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0787DBA9"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5"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6" w:author="Ruan Van Mazijk" w:date="2019-10-08T15:55:00Z">
        <w:r w:rsidR="00F24CDB" w:rsidRPr="00F24CDB" w:rsidDel="00F24CDB">
          <w:rPr>
            <w:noProof/>
          </w:rPr>
          <w:delText>(</w:delText>
        </w:r>
      </w:del>
      <w:r w:rsidR="00F24CDB" w:rsidRPr="00F24CDB">
        <w:rPr>
          <w:noProof/>
        </w:rPr>
        <w:t>Hopper &amp; Gioia, 2004)</w:t>
      </w:r>
      <w:ins w:id="147" w:author="Ruan Van Mazijk" w:date="2019-10-08T15:55:00Z">
        <w:r w:rsidR="00F24CDB">
          <w:fldChar w:fldCharType="end"/>
        </w:r>
      </w:ins>
      <w:del w:id="148"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9"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5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2" w:author="Ruan Van Mazijk" w:date="2019-10-08T15:55:00Z">
        <w:r w:rsidR="005B6901" w:rsidRPr="005B6901" w:rsidDel="005B6901">
          <w:rPr>
            <w:noProof/>
          </w:rPr>
          <w:delText>(</w:delText>
        </w:r>
      </w:del>
      <w:r w:rsidR="005B6901" w:rsidRPr="005B6901">
        <w:rPr>
          <w:noProof/>
        </w:rPr>
        <w:t>Larsen, Holmern, Prager, Maliti, &amp; Røskaft, 2009)</w:t>
      </w:r>
      <w:ins w:id="153" w:author="Ruan Van Mazijk" w:date="2019-10-08T15:55:00Z">
        <w:r w:rsidR="005B6901">
          <w:fldChar w:fldCharType="end"/>
        </w:r>
      </w:ins>
      <w:del w:id="15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58" w:author="Ruan Van Mazijk" w:date="2019-10-08T15:56:00Z">
        <w:r w:rsidR="00830A3B">
          <w:fldChar w:fldCharType="end"/>
        </w:r>
      </w:ins>
      <w:del w:id="15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1" w:author="Ruan Van Mazijk" w:date="2019-10-08T15:57:00Z">
        <w:r w:rsidR="00184015">
          <w:fldChar w:fldCharType="end"/>
        </w:r>
      </w:ins>
      <w:del w:id="16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5" w:author="Ruan Van Mazijk" w:date="2019-10-09T13:17:00Z">
        <w:r w:rsidR="00166053">
          <w:fldChar w:fldCharType="separate"/>
        </w:r>
        <w:r w:rsidR="00166053" w:rsidRPr="00B1341B">
          <w:rPr>
            <w:noProof/>
          </w:rPr>
          <w:t>(Chamberlain et al., 2016)</w:t>
        </w:r>
        <w:r w:rsidR="00166053">
          <w:fldChar w:fldCharType="end"/>
        </w:r>
      </w:ins>
      <w:ins w:id="166" w:author="Ruan Van Mazijk" w:date="2019-10-09T13:18:00Z">
        <w:r w:rsidR="00CE21A6">
          <w:t xml:space="preserve"> (</w:t>
        </w:r>
        <w:r w:rsidR="00CE21A6" w:rsidRPr="00CE21A6">
          <w:rPr>
            <w:highlight w:val="yellow"/>
            <w:rPrChange w:id="167" w:author="Ruan Van Mazijk" w:date="2019-10-09T13:18:00Z">
              <w:rPr/>
            </w:rPrChange>
          </w:rPr>
          <w:t>SI</w:t>
        </w:r>
        <w:r w:rsidR="00CE21A6">
          <w:t>)</w:t>
        </w:r>
      </w:ins>
      <w:r w:rsidR="00DC7F3D">
        <w:t xml:space="preserve">. </w:t>
      </w:r>
      <w:ins w:id="16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69" w:author="Ruan Van Mazijk" w:date="2019-10-18T11:31:00Z">
        <w:r w:rsidR="00C32B62">
          <w:t>richness data collated here as representative of real patterns in these flora</w:t>
        </w:r>
      </w:ins>
      <w:ins w:id="170" w:author="Ruan Van Mazijk" w:date="2019-10-18T11:33:00Z">
        <w:r w:rsidR="00B853C4">
          <w:t xml:space="preserve">, </w:t>
        </w:r>
      </w:ins>
      <w:ins w:id="171" w:author="Ruan Van Mazijk" w:date="2019-10-18T11:31:00Z">
        <w:r w:rsidR="00CB7719">
          <w:t xml:space="preserve">as </w:t>
        </w:r>
      </w:ins>
      <w:ins w:id="172" w:author="Ruan Van Mazijk" w:date="2019-10-18T11:33:00Z">
        <w:r w:rsidR="00B853C4">
          <w:t>concluded</w:t>
        </w:r>
      </w:ins>
      <w:ins w:id="173" w:author="Ruan Van Mazijk" w:date="2019-10-18T11:31:00Z">
        <w:r w:rsidR="00CB7719">
          <w:t xml:space="preserve"> by </w:t>
        </w:r>
      </w:ins>
      <w:ins w:id="17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5" w:author="Ruan Van Mazijk" w:date="2019-10-18T11:32:00Z">
        <w:r w:rsidR="00CB7719" w:rsidRPr="00CB7719" w:rsidDel="00455488">
          <w:rPr>
            <w:noProof/>
          </w:rPr>
          <w:delText>(</w:delText>
        </w:r>
      </w:del>
      <w:r w:rsidR="00CB7719" w:rsidRPr="00CB7719">
        <w:rPr>
          <w:noProof/>
        </w:rPr>
        <w:t>Cramer &amp; Verboom</w:t>
      </w:r>
      <w:ins w:id="176" w:author="Ruan Van Mazijk" w:date="2019-10-18T11:32:00Z">
        <w:r w:rsidR="00455488">
          <w:rPr>
            <w:noProof/>
          </w:rPr>
          <w:t xml:space="preserve"> (</w:t>
        </w:r>
      </w:ins>
      <w:del w:id="177" w:author="Ruan Van Mazijk" w:date="2019-10-18T11:32:00Z">
        <w:r w:rsidR="00CB7719" w:rsidRPr="00CB7719" w:rsidDel="00455488">
          <w:rPr>
            <w:noProof/>
          </w:rPr>
          <w:delText xml:space="preserve">, </w:delText>
        </w:r>
      </w:del>
      <w:r w:rsidR="00CB7719" w:rsidRPr="00CB7719">
        <w:rPr>
          <w:noProof/>
        </w:rPr>
        <w:t>2016)</w:t>
      </w:r>
      <w:ins w:id="178" w:author="Ruan Van Mazijk" w:date="2019-10-18T11:32:00Z">
        <w:r w:rsidR="00CB7719">
          <w:fldChar w:fldCharType="end"/>
        </w:r>
      </w:ins>
      <w:ins w:id="179" w:author="Ruan Van Mazijk" w:date="2019-10-18T11:33:00Z">
        <w:r w:rsidR="00B853C4">
          <w:t>.</w:t>
        </w:r>
        <w:r w:rsidR="00CF1908">
          <w:t xml:space="preserve"> </w:t>
        </w:r>
      </w:ins>
      <w:del w:id="18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1" w:author="Ruan Van Mazijk" w:date="2019-10-09T13:17:00Z">
        <w:r w:rsidR="00D40708" w:rsidDel="00166053">
          <w:delText>T</w:delText>
        </w:r>
        <w:r w:rsidDel="00166053">
          <w:delText xml:space="preserve">he R </w:delText>
        </w:r>
      </w:del>
      <w:del w:id="182" w:author="Ruan Van Mazijk" w:date="2019-10-08T15:15:00Z">
        <w:r w:rsidR="00AD7292" w:rsidRPr="00AD7292" w:rsidDel="002071E8">
          <w:rPr>
            <w:highlight w:val="yellow"/>
          </w:rPr>
          <w:delText>(ref)</w:delText>
        </w:r>
        <w:r w:rsidR="00AD7292" w:rsidDel="002071E8">
          <w:delText xml:space="preserve"> </w:delText>
        </w:r>
      </w:del>
      <w:del w:id="183" w:author="Ruan Van Mazijk" w:date="2019-10-09T13:17:00Z">
        <w:r w:rsidDel="00166053">
          <w:delText xml:space="preserve">package “taxize” </w:delText>
        </w:r>
      </w:del>
      <w:del w:id="18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86" w:author="Ruan Van Mazijk" w:date="2019-10-18T11:33:00Z">
        <w:r w:rsidDel="00CF1908">
          <w:delText xml:space="preserve">species </w:delText>
        </w:r>
      </w:del>
      <w:ins w:id="187" w:author="Ruan Van Mazijk" w:date="2019-10-18T11:33:00Z">
        <w:r w:rsidR="00CF1908">
          <w:t>number of unique species in these occurrence data</w:t>
        </w:r>
      </w:ins>
      <w:del w:id="18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89" w:author="Ruan Van Mazijk" w:date="2019-10-08T12:10:00Z">
        <w:r w:rsidR="00EF6C4B" w:rsidDel="0014631A">
          <w:delText xml:space="preserve"> </w:delText>
        </w:r>
        <w:commentRangeStart w:id="190"/>
        <w:commentRangeStart w:id="191"/>
        <w:r w:rsidR="00EF6C4B" w:rsidDel="0014631A">
          <w:delText>pixels</w:delText>
        </w:r>
        <w:commentRangeEnd w:id="190"/>
        <w:r w:rsidR="002E09CD" w:rsidDel="0014631A">
          <w:rPr>
            <w:rStyle w:val="CommentReference"/>
            <w:rFonts w:ascii="Times New Roman" w:hAnsiTheme="minorHAnsi"/>
          </w:rPr>
          <w:commentReference w:id="190"/>
        </w:r>
        <w:commentRangeEnd w:id="191"/>
        <w:r w:rsidR="00441AEC" w:rsidDel="0014631A">
          <w:rPr>
            <w:rStyle w:val="CommentReference"/>
            <w:rFonts w:ascii="Times New Roman" w:hAnsiTheme="minorHAnsi"/>
          </w:rPr>
          <w:commentReference w:id="191"/>
        </w:r>
      </w:del>
      <w:r w:rsidR="00D04776">
        <w:t>.</w:t>
      </w:r>
      <w:r w:rsidR="00FC4F1F">
        <w:t xml:space="preserve"> To compare species richness across equally sized areas, we only ma</w:t>
      </w:r>
      <w:r w:rsidR="003302D7">
        <w:t>d</w:t>
      </w:r>
      <w:r w:rsidR="00FC4F1F">
        <w:t xml:space="preserve">e comparisons between </w:t>
      </w:r>
      <w:del w:id="192" w:author="Ruan Van Mazijk" w:date="2019-10-08T12:10:00Z">
        <w:r w:rsidR="00FC4F1F" w:rsidDel="00E42645">
          <w:delText xml:space="preserve">pixels </w:delText>
        </w:r>
      </w:del>
      <w:ins w:id="193" w:author="Ruan Van Mazijk" w:date="2019-10-08T12:10:00Z">
        <w:r w:rsidR="00E42645">
          <w:t xml:space="preserve">squares </w:t>
        </w:r>
      </w:ins>
      <w:r w:rsidR="00FC4F1F">
        <w:t>consisting of all four sub-</w:t>
      </w:r>
      <w:del w:id="194" w:author="Ruan Van Mazijk" w:date="2019-10-08T12:10:00Z">
        <w:r w:rsidR="00FC4F1F" w:rsidDel="00E42645">
          <w:delText>pixels</w:delText>
        </w:r>
        <w:r w:rsidR="00D04776" w:rsidDel="00E42645">
          <w:delText xml:space="preserve"> </w:delText>
        </w:r>
      </w:del>
      <w:ins w:id="19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196" w:author="Ruan Van Mazijk" w:date="2019-10-18T14:04:00Z">
        <w:r w:rsidR="00D04776" w:rsidDel="00573ACA">
          <w:delText xml:space="preserve"> </w:delText>
        </w:r>
      </w:del>
    </w:p>
    <w:p w14:paraId="037F7D6A" w14:textId="4C1745BF"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A53E92"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197" w:author="Ruan Van Mazijk" w:date="2019-10-08T12:11:00Z">
        <w:r w:rsidR="00EF6C4B" w:rsidDel="00E42645">
          <w:delText>pixels</w:delText>
        </w:r>
        <w:r w:rsidR="00D50517" w:rsidDel="00E42645">
          <w:delText xml:space="preserve"> </w:delText>
        </w:r>
      </w:del>
      <w:ins w:id="19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5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99" w:author="Ruan Van Mazijk" w:date="2019-10-08T12:13:00Z">
        <w:r w:rsidR="00086052" w:rsidDel="00EE1196">
          <w:delText xml:space="preserve"> which is </w:delText>
        </w:r>
      </w:del>
      <w:ins w:id="200"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1" w:author="Ruan Van Mazijk" w:date="2019-10-08T12:13:00Z">
        <w:r w:rsidR="002F7183">
          <w:t>, both</w:t>
        </w:r>
      </w:ins>
      <w:r w:rsidR="003F1CDD">
        <w:t xml:space="preserve"> using the “raster” package for R</w:t>
      </w:r>
      <w:r w:rsidR="000202B4">
        <w:t xml:space="preserve"> </w:t>
      </w:r>
      <w:ins w:id="20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3" w:author="Ruan Van Mazijk" w:date="2019-10-08T15:46:00Z">
        <w:r w:rsidR="006D46FC">
          <w:fldChar w:fldCharType="end"/>
        </w:r>
      </w:ins>
      <w:del w:id="20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5" w:author="Ruan Van Mazijk" w:date="2019-10-08T15:45:00Z">
        <w:r w:rsidR="003F1CDD" w:rsidDel="00F7740A">
          <w:delText>(</w:delText>
        </w:r>
      </w:del>
      <w:ins w:id="20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07" w:author="Ruan Van Mazijk" w:date="2019-10-08T15:44:00Z">
        <w:r w:rsidR="00713882">
          <w:fldChar w:fldCharType="end"/>
        </w:r>
      </w:ins>
      <w:del w:id="20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0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0" w:author="Ruan Van Mazijk" w:date="2019-10-08T12:19:00Z">
        <w:r w:rsidR="002C7938" w:rsidRPr="006F3914" w:rsidDel="0090106E">
          <w:delText xml:space="preserve">pixels </w:delText>
        </w:r>
      </w:del>
      <w:ins w:id="21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2" w:author="Ruan Van Mazijk" w:date="2019-10-08T12:19:00Z">
        <w:r w:rsidR="002810B1" w:rsidDel="0051498F">
          <w:delText xml:space="preserve">pixels </w:delText>
        </w:r>
      </w:del>
      <w:ins w:id="213" w:author="Ruan Van Mazijk" w:date="2019-10-08T12:19:00Z">
        <w:r w:rsidR="0051498F">
          <w:t xml:space="preserve">squares </w:t>
        </w:r>
      </w:ins>
      <w:r w:rsidR="002810B1">
        <w:t xml:space="preserve">for a given </w:t>
      </w:r>
      <w:del w:id="214" w:author="Ruan Van Mazijk" w:date="2019-10-08T12:20:00Z">
        <w:r w:rsidR="002810B1" w:rsidDel="0051498F">
          <w:delText>pixel</w:delText>
        </w:r>
      </w:del>
      <w:ins w:id="215" w:author="Ruan Van Mazijk" w:date="2019-10-08T12:20:00Z">
        <w:r w:rsidR="0051498F">
          <w:t>square</w:t>
        </w:r>
      </w:ins>
      <w:r w:rsidR="002810B1">
        <w:t xml:space="preserve">. </w:t>
      </w:r>
      <w:r w:rsidR="00DF742C">
        <w:t xml:space="preserve">We calculated heterogeneity </w:t>
      </w:r>
      <w:del w:id="21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1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18" w:author="Ruan Van Mazijk" w:date="2019-10-08T15:47:00Z">
        <w:r w:rsidR="008E6F1C">
          <w:fldChar w:fldCharType="separate"/>
        </w:r>
      </w:ins>
      <w:r w:rsidR="00B1341B" w:rsidRPr="00B1341B">
        <w:rPr>
          <w:noProof/>
        </w:rPr>
        <w:t>(Hijmans, 2016)</w:t>
      </w:r>
      <w:ins w:id="219" w:author="Ruan Van Mazijk" w:date="2019-10-08T15:47:00Z">
        <w:r w:rsidR="008E6F1C">
          <w:fldChar w:fldCharType="end"/>
        </w:r>
        <w:r w:rsidR="008E6F1C">
          <w:t xml:space="preserve"> </w:t>
        </w:r>
      </w:ins>
      <w:del w:id="22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1" w:author="Ruan Van Mazijk" w:date="2019-10-08T12:21:00Z">
        <w:r w:rsidR="00DE7007" w:rsidDel="00CA7709">
          <w:delText xml:space="preserve">pixels </w:delText>
        </w:r>
      </w:del>
      <w:ins w:id="222" w:author="Ruan Van Mazijk" w:date="2019-10-08T12:21:00Z">
        <w:r w:rsidR="00CA7709">
          <w:t xml:space="preserve">squares </w:t>
        </w:r>
      </w:ins>
      <w:r w:rsidR="00DE7007">
        <w:t xml:space="preserve">to describe heterogeneity, similar to indices implemented in the “terrain” function in “raster”. </w:t>
      </w:r>
      <w:ins w:id="223" w:author="Ruan Van Mazijk" w:date="2019-10-08T12:20:00Z">
        <w:r w:rsidR="00CA7709">
          <w:t>However, o</w:t>
        </w:r>
      </w:ins>
      <w:del w:id="224" w:author="Ruan Van Mazijk" w:date="2019-10-08T12:20:00Z">
        <w:r w:rsidR="00377F87" w:rsidDel="00CA7709">
          <w:delText>O</w:delText>
        </w:r>
      </w:del>
      <w:r w:rsidR="00A34738">
        <w:t xml:space="preserve">ur index describes heterogeneity within </w:t>
      </w:r>
      <w:del w:id="225" w:author="Ruan Van Mazijk" w:date="2019-10-08T12:21:00Z">
        <w:r w:rsidR="00A34738" w:rsidDel="00CA7709">
          <w:delText>pixels</w:delText>
        </w:r>
      </w:del>
      <w:ins w:id="226" w:author="Ruan Van Mazijk" w:date="2019-10-08T12:21:00Z">
        <w:r w:rsidR="00CA7709">
          <w:t>squares</w:t>
        </w:r>
      </w:ins>
      <w:r w:rsidR="00377F87">
        <w:t xml:space="preserve">, </w:t>
      </w:r>
      <w:r w:rsidR="00A34738">
        <w:t xml:space="preserve">as opposed to between </w:t>
      </w:r>
      <w:del w:id="227" w:author="Ruan Van Mazijk" w:date="2019-10-08T12:21:00Z">
        <w:r w:rsidR="00A34738" w:rsidDel="00CA7709">
          <w:delText xml:space="preserve">pixels </w:delText>
        </w:r>
      </w:del>
      <w:ins w:id="228" w:author="Ruan Van Mazijk" w:date="2019-10-08T12:21:00Z">
        <w:r w:rsidR="00CA7709">
          <w:t xml:space="preserve">squares </w:t>
        </w:r>
      </w:ins>
      <w:r w:rsidR="00A34738">
        <w:t>as in “terrain”</w:t>
      </w:r>
      <w:r w:rsidR="00377F87">
        <w:t>. Our species richness dataset is based on within-</w:t>
      </w:r>
      <w:del w:id="229" w:author="Ruan Van Mazijk" w:date="2019-10-08T12:21:00Z">
        <w:r w:rsidR="00377F87" w:rsidDel="00CA7709">
          <w:delText xml:space="preserve">pixel </w:delText>
        </w:r>
      </w:del>
      <w:ins w:id="230" w:author="Ruan Van Mazijk" w:date="2019-10-08T12:21:00Z">
        <w:r w:rsidR="00CA7709">
          <w:t xml:space="preserve">square </w:t>
        </w:r>
      </w:ins>
      <w:r w:rsidR="00377F87">
        <w:t xml:space="preserve">data (species occurrences), making it comparable with </w:t>
      </w:r>
      <w:del w:id="231" w:author="Ruan Van Mazijk" w:date="2019-10-08T12:21:00Z">
        <w:r w:rsidR="00377F87" w:rsidDel="00CA7709">
          <w:delText xml:space="preserve">our </w:delText>
        </w:r>
      </w:del>
      <w:ins w:id="232" w:author="Ruan Van Mazijk" w:date="2019-10-08T12:21:00Z">
        <w:r w:rsidR="00CA7709">
          <w:t xml:space="preserve">this </w:t>
        </w:r>
      </w:ins>
      <w:r w:rsidR="00377F87">
        <w:t>heterogeneity data</w:t>
      </w:r>
      <w:del w:id="23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4"/>
      <w:commentRangeStart w:id="235"/>
      <w:r w:rsidR="00FD3C3A">
        <w:t xml:space="preserve">both </w:t>
      </w:r>
      <w:commentRangeEnd w:id="234"/>
      <w:r w:rsidR="0076433F">
        <w:rPr>
          <w:rStyle w:val="CommentReference"/>
          <w:rFonts w:ascii="Times New Roman" w:hAnsiTheme="minorHAnsi"/>
        </w:rPr>
        <w:commentReference w:id="234"/>
      </w:r>
      <w:commentRangeEnd w:id="235"/>
      <w:r w:rsidR="008156BB">
        <w:rPr>
          <w:rStyle w:val="CommentReference"/>
          <w:rFonts w:ascii="Times New Roman" w:hAnsiTheme="minorHAnsi"/>
        </w:rPr>
        <w:commentReference w:id="23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36"/>
      <w:commentRangeStart w:id="237"/>
      <w:r w:rsidR="00F358D2">
        <w:t>log</w:t>
      </w:r>
      <w:r w:rsidR="00F70EA3">
        <w:rPr>
          <w:vertAlign w:val="subscript"/>
        </w:rPr>
        <w:t>10</w:t>
      </w:r>
      <w:r w:rsidR="00F70EA3">
        <w:t>-</w:t>
      </w:r>
      <w:r w:rsidR="00F358D2">
        <w:t xml:space="preserve">transformed </w:t>
      </w:r>
      <w:commentRangeEnd w:id="236"/>
      <w:r w:rsidR="0076433F">
        <w:rPr>
          <w:rStyle w:val="CommentReference"/>
          <w:rFonts w:ascii="Times New Roman" w:hAnsiTheme="minorHAnsi"/>
        </w:rPr>
        <w:commentReference w:id="236"/>
      </w:r>
      <w:commentRangeEnd w:id="237"/>
      <w:r w:rsidR="00CF1356">
        <w:rPr>
          <w:rStyle w:val="CommentReference"/>
          <w:rFonts w:ascii="Times New Roman" w:hAnsiTheme="minorHAnsi"/>
        </w:rPr>
        <w:commentReference w:id="237"/>
      </w:r>
      <w:r w:rsidR="00F358D2">
        <w:t>to ensure normality</w:t>
      </w:r>
      <w:del w:id="23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39" w:author="Ruan Van Mazijk" w:date="2019-10-08T12:22:00Z">
        <w:r w:rsidR="0098402A">
          <w:t xml:space="preserve"> heterogeneity</w:t>
        </w:r>
      </w:ins>
      <w:r w:rsidR="005F0FFB">
        <w:t xml:space="preserve"> </w:t>
      </w:r>
      <w:r w:rsidR="00E52A66">
        <w:t xml:space="preserve">variables </w:t>
      </w:r>
      <w:r w:rsidR="005F0FFB">
        <w:t>considered</w:t>
      </w:r>
      <w:del w:id="24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1" w:name="environmental-heterogeneity-as-an-explan"/>
      <w:r>
        <w:lastRenderedPageBreak/>
        <w:t>2.3</w:t>
      </w:r>
      <w:r w:rsidR="0009179A">
        <w:t>:</w:t>
      </w:r>
      <w:r>
        <w:t xml:space="preserve"> </w:t>
      </w:r>
      <w:r w:rsidR="005F0FFB">
        <w:t>Environmental heterogeneity as an explanation of species richness</w:t>
      </w:r>
      <w:bookmarkEnd w:id="241"/>
    </w:p>
    <w:p w14:paraId="23BA1837" w14:textId="26D96559" w:rsidR="002F092D" w:rsidRDefault="00842DF6" w:rsidP="00DF0226">
      <w:pPr>
        <w:pStyle w:val="FirstParagraph"/>
        <w:rPr>
          <w:rFonts w:eastAsiaTheme="minorEastAsia"/>
        </w:rPr>
      </w:pPr>
      <w:r>
        <w:t xml:space="preserve">In the </w:t>
      </w:r>
      <w:commentRangeStart w:id="242"/>
      <w:r>
        <w:t xml:space="preserve">absence </w:t>
      </w:r>
      <w:commentRangeEnd w:id="242"/>
      <w:r w:rsidR="0076433F">
        <w:rPr>
          <w:rStyle w:val="CommentReference"/>
          <w:rFonts w:ascii="Times New Roman" w:hAnsiTheme="minorHAnsi"/>
        </w:rPr>
        <w:commentReference w:id="24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3" w:author="Ruan Van Mazijk" w:date="2019-10-08T13:08:00Z">
        <w:r w:rsidR="00A07350">
          <w:rPr>
            <w:rFonts w:eastAsiaTheme="minorEastAsia"/>
          </w:rPr>
          <w:t xml:space="preserve"> to</w:t>
        </w:r>
      </w:ins>
      <w:ins w:id="244" w:author="Ruan Van Mazijk" w:date="2019-10-09T15:21:00Z">
        <w:r w:rsidR="007F6D6D">
          <w:rPr>
            <w:rFonts w:eastAsiaTheme="minorEastAsia"/>
          </w:rPr>
          <w:t xml:space="preserve"> </w:t>
        </w:r>
      </w:ins>
      <w:del w:id="24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46" w:author="Ruan Van Mazijk" w:date="2019-10-08T13:09:00Z">
        <w:r w:rsidR="00E751A7" w:rsidDel="00F57DF5">
          <w:delText>d</w:delText>
        </w:r>
      </w:del>
      <w:r w:rsidR="00E751A7" w:rsidRPr="00070D03">
        <w:t xml:space="preserve"> empirical patterns of covariance between</w:t>
      </w:r>
      <w:del w:id="247" w:author="Ruan Van Mazijk" w:date="2019-10-08T13:09:00Z">
        <w:r w:rsidR="00E751A7" w:rsidRPr="00070D03" w:rsidDel="00F57DF5">
          <w:delText xml:space="preserve"> each</w:delText>
        </w:r>
      </w:del>
      <w:r w:rsidR="00E751A7" w:rsidRPr="00070D03">
        <w:t xml:space="preserve"> ax</w:t>
      </w:r>
      <w:ins w:id="248" w:author="Ruan Van Mazijk" w:date="2019-10-08T13:09:00Z">
        <w:r w:rsidR="00F57DF5">
          <w:t>e</w:t>
        </w:r>
      </w:ins>
      <w:del w:id="24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1" w:author="Ruan Van Mazijk" w:date="2019-10-08T13:12:00Z">
        <w:r w:rsidR="006139A3">
          <w:t xml:space="preserve"> separate</w:t>
        </w:r>
      </w:ins>
      <w:r w:rsidR="0059394E">
        <w:t xml:space="preserve"> forms of environmental heterogeneity</w:t>
      </w:r>
      <w:ins w:id="252" w:author="Ruan Van Mazijk" w:date="2019-10-08T13:12:00Z">
        <w:r w:rsidR="00DD57EC">
          <w:t xml:space="preserve">, </w:t>
        </w:r>
      </w:ins>
      <w:ins w:id="253" w:author="Ruan Van Mazijk" w:date="2019-10-08T13:13:00Z">
        <w:r w:rsidR="00DD57EC">
          <w:t>including</w:t>
        </w:r>
      </w:ins>
      <w:del w:id="254" w:author="Ruan Van Mazijk" w:date="2019-10-08T13:12:00Z">
        <w:r w:rsidR="00CD50FE" w:rsidDel="00DD57EC">
          <w:delText xml:space="preserve"> and</w:delText>
        </w:r>
      </w:del>
      <w:ins w:id="255" w:author="Ruan Van Mazijk" w:date="2019-10-08T13:13:00Z">
        <w:r w:rsidR="00BB5EDE">
          <w:t xml:space="preserve"> </w:t>
        </w:r>
      </w:ins>
      <w:del w:id="256" w:author="Ruan Van Mazijk" w:date="2019-10-08T13:12:00Z">
        <w:r w:rsidR="00CD50FE" w:rsidDel="00DD57EC">
          <w:delText xml:space="preserve"> </w:delText>
        </w:r>
      </w:del>
      <w:r w:rsidR="00CD50FE">
        <w:t>the interaction</w:t>
      </w:r>
      <w:ins w:id="25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58" w:author="Ruan Van Mazijk" w:date="2019-10-08T13:14:00Z">
        <w:r w:rsidR="0032680E" w:rsidDel="00700408">
          <w:delText>relationships</w:delText>
        </w:r>
        <w:r w:rsidR="00EF640B" w:rsidDel="00700408">
          <w:delText xml:space="preserve"> </w:delText>
        </w:r>
      </w:del>
      <w:ins w:id="259" w:author="Ruan Van Mazijk" w:date="2019-10-08T13:14:00Z">
        <w:r w:rsidR="00700408">
          <w:t xml:space="preserve">associations </w:t>
        </w:r>
      </w:ins>
      <w:r w:rsidR="00EF640B">
        <w:t>with species richness</w:t>
      </w:r>
      <w:del w:id="260" w:author="Ruan Van Mazijk" w:date="2019-10-08T13:14:00Z">
        <w:r w:rsidR="003063F7" w:rsidDel="00700408">
          <w:delText xml:space="preserve"> at each scale</w:delText>
        </w:r>
      </w:del>
      <w:r w:rsidR="00EF640B">
        <w:t xml:space="preserve">. </w:t>
      </w:r>
      <w:del w:id="261" w:author="Ruan Van Mazijk" w:date="2019-10-08T13:14:00Z">
        <w:r w:rsidR="00EF640B" w:rsidDel="0092191B">
          <w:delText>In a</w:delText>
        </w:r>
      </w:del>
      <w:ins w:id="262" w:author="Ruan Van Mazijk" w:date="2019-10-08T13:14:00Z">
        <w:r w:rsidR="0092191B">
          <w:t>A</w:t>
        </w:r>
      </w:ins>
      <w:r w:rsidR="00EF640B">
        <w:t>ddition</w:t>
      </w:r>
      <w:ins w:id="26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4" w:name="results"/>
      <w:r>
        <w:t>3</w:t>
      </w:r>
      <w:r w:rsidR="00E4661A">
        <w:t>:</w:t>
      </w:r>
      <w:r>
        <w:t xml:space="preserve"> </w:t>
      </w:r>
      <w:r w:rsidR="00D04776">
        <w:t>Results</w:t>
      </w:r>
      <w:bookmarkEnd w:id="26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66" w:author="Ruan Van Mazijk" w:date="2019-10-08T13:19:00Z">
        <w:r w:rsidR="00BC3391">
          <w:t xml:space="preserve">is </w:t>
        </w:r>
      </w:ins>
      <w:r w:rsidR="00601362">
        <w:t xml:space="preserve">spatially </w:t>
      </w:r>
      <w:r>
        <w:t xml:space="preserve">variable </w:t>
      </w:r>
      <w:ins w:id="26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68" w:author="Ruan Van Mazijk" w:date="2019-10-09T12:20:00Z">
        <w:r w:rsidR="007D673C" w:rsidRPr="00B332AF" w:rsidDel="006A426A">
          <w:delText xml:space="preserve">confirms </w:delText>
        </w:r>
      </w:del>
      <w:ins w:id="269" w:author="Ruan Van Mazijk" w:date="2019-10-09T12:20:00Z">
        <w:r w:rsidR="006A426A">
          <w:t>show</w:t>
        </w:r>
      </w:ins>
      <w:del w:id="270" w:author="Ruan Van Mazijk" w:date="2019-10-09T12:20:00Z">
        <w:r w:rsidR="007D673C" w:rsidRPr="00B332AF" w:rsidDel="006A426A">
          <w:delText>the</w:delText>
        </w:r>
      </w:del>
      <w:r w:rsidR="007D673C" w:rsidRPr="00B332AF">
        <w:t xml:space="preserve"> </w:t>
      </w:r>
      <w:del w:id="271" w:author="Ruan Van Mazijk" w:date="2019-10-09T12:18:00Z">
        <w:r w:rsidR="007D673C" w:rsidRPr="00B332AF" w:rsidDel="006C490E">
          <w:delText>gre</w:delText>
        </w:r>
        <w:r w:rsidR="00964F94" w:rsidRPr="00B332AF" w:rsidDel="006C490E">
          <w:delText xml:space="preserve">ater </w:delText>
        </w:r>
      </w:del>
      <w:ins w:id="272" w:author="Ruan Van Mazijk" w:date="2019-10-09T12:18:00Z">
        <w:r w:rsidR="006C490E">
          <w:t>similar species</w:t>
        </w:r>
        <w:r w:rsidR="006C490E" w:rsidRPr="00B332AF">
          <w:t xml:space="preserve"> </w:t>
        </w:r>
      </w:ins>
      <w:r w:rsidR="00964F94" w:rsidRPr="00B332AF">
        <w:t xml:space="preserve">richness </w:t>
      </w:r>
      <w:ins w:id="273" w:author="Ruan Van Mazijk" w:date="2019-10-09T12:18:00Z">
        <w:r w:rsidR="006C490E">
          <w:t xml:space="preserve">per unit area </w:t>
        </w:r>
      </w:ins>
      <w:ins w:id="274" w:author="Ruan Van Mazijk" w:date="2019-10-09T12:21:00Z">
        <w:r w:rsidR="006A426A">
          <w:t>in</w:t>
        </w:r>
      </w:ins>
      <w:del w:id="275" w:author="Ruan Van Mazijk" w:date="2019-10-09T12:20:00Z">
        <w:r w:rsidR="00964F94" w:rsidRPr="00B332AF" w:rsidDel="006A426A">
          <w:delText>of</w:delText>
        </w:r>
      </w:del>
      <w:r w:rsidR="00964F94" w:rsidRPr="00B332AF">
        <w:t xml:space="preserve"> </w:t>
      </w:r>
      <w:ins w:id="276" w:author="Ruan Van Mazijk" w:date="2019-10-09T12:18:00Z">
        <w:r w:rsidR="006C490E">
          <w:t xml:space="preserve">both regions </w:t>
        </w:r>
        <w:r w:rsidR="006373C4">
          <w:t xml:space="preserve">at the QDS- </w:t>
        </w:r>
      </w:ins>
      <w:del w:id="27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78" w:author="Ruan Van Mazijk" w:date="2019-10-09T12:23:00Z">
        <w:r w:rsidR="008B0471" w:rsidDel="00F159C2">
          <w:delText>Figure 2a</w:delText>
        </w:r>
      </w:del>
      <w:del w:id="279" w:author="Ruan Van Mazijk" w:date="2019-10-09T12:18:00Z">
        <w:r w:rsidR="008B0471" w:rsidDel="006373C4">
          <w:delText>,b</w:delText>
        </w:r>
      </w:del>
      <w:del w:id="280" w:author="Ruan Van Mazijk" w:date="2019-10-09T12:23:00Z">
        <w:r w:rsidR="00A11142" w:rsidDel="00F159C2">
          <w:delText>;</w:delText>
        </w:r>
      </w:del>
      <w:del w:id="281" w:author="Ruan Van Mazijk" w:date="2019-10-09T12:18:00Z">
        <w:r w:rsidR="00A11142" w:rsidDel="006C490E">
          <w:delText xml:space="preserve"> </w:delText>
        </w:r>
      </w:del>
      <w:r w:rsidR="00A11142" w:rsidRPr="000E5000">
        <w:rPr>
          <w:i/>
        </w:rPr>
        <w:t>P</w:t>
      </w:r>
      <w:r w:rsidR="00A11142" w:rsidRPr="000E5000">
        <w:t xml:space="preserve"> </w:t>
      </w:r>
      <w:ins w:id="282" w:author="Ruan Van Mazijk" w:date="2019-10-09T12:18:00Z">
        <w:r w:rsidR="006C490E">
          <w:t>=</w:t>
        </w:r>
      </w:ins>
      <w:del w:id="283" w:author="Ruan Van Mazijk" w:date="2019-10-09T12:18:00Z">
        <w:r w:rsidR="00A11142" w:rsidRPr="000E5000" w:rsidDel="006C490E">
          <w:delText>&lt;</w:delText>
        </w:r>
      </w:del>
      <w:r w:rsidR="00A11142" w:rsidRPr="000E5000">
        <w:t xml:space="preserve"> 0.</w:t>
      </w:r>
      <w:del w:id="284" w:author="Ruan Van Mazijk" w:date="2019-10-09T12:18:00Z">
        <w:r w:rsidR="00A11142" w:rsidRPr="000E5000" w:rsidDel="006C490E">
          <w:delText>05</w:delText>
        </w:r>
      </w:del>
      <w:ins w:id="285" w:author="Ruan Van Mazijk" w:date="2019-10-09T12:18:00Z">
        <w:r w:rsidR="006C490E">
          <w:t>4</w:t>
        </w:r>
      </w:ins>
      <w:ins w:id="286" w:author="Ruan Van Mazijk" w:date="2019-10-09T12:19:00Z">
        <w:r w:rsidR="006373C4">
          <w:t>02</w:t>
        </w:r>
      </w:ins>
      <w:ins w:id="287" w:author="Ruan Van Mazijk" w:date="2019-10-09T12:21:00Z">
        <w:r w:rsidR="00D609FB">
          <w:t xml:space="preserve">, </w:t>
        </w:r>
        <w:r w:rsidR="00D609FB" w:rsidRPr="00E87AB4">
          <w:rPr>
            <w:i/>
            <w:iCs/>
          </w:rPr>
          <w:t>CLES</w:t>
        </w:r>
        <w:r w:rsidR="00D609FB">
          <w:t xml:space="preserve"> = </w:t>
        </w:r>
        <w:r w:rsidR="00D609FB" w:rsidRPr="006C43DF">
          <w:t>0.516</w:t>
        </w:r>
      </w:ins>
      <w:ins w:id="288" w:author="Ruan Van Mazijk" w:date="2019-10-09T12:23:00Z">
        <w:r w:rsidR="00F159C2">
          <w:t>;</w:t>
        </w:r>
        <w:r w:rsidR="00F159C2" w:rsidRPr="00F159C2">
          <w:t xml:space="preserve"> </w:t>
        </w:r>
        <w:r w:rsidR="00F159C2">
          <w:t>Figure 2a</w:t>
        </w:r>
      </w:ins>
      <w:r w:rsidR="00601362">
        <w:t>)</w:t>
      </w:r>
      <w:r w:rsidR="00A11142">
        <w:t xml:space="preserve"> </w:t>
      </w:r>
      <w:ins w:id="28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0" w:author="Ruan Van Mazijk" w:date="2019-10-09T12:21:00Z">
        <w:r w:rsidR="00D609FB">
          <w:t xml:space="preserve">, </w:t>
        </w:r>
        <w:r w:rsidR="00D609FB" w:rsidRPr="00E87AB4">
          <w:rPr>
            <w:i/>
            <w:iCs/>
          </w:rPr>
          <w:t>CLES</w:t>
        </w:r>
        <w:r w:rsidR="00D609FB">
          <w:t xml:space="preserve"> = </w:t>
        </w:r>
        <w:r w:rsidR="00D609FB" w:rsidRPr="006C43DF">
          <w:t>0.542</w:t>
        </w:r>
      </w:ins>
      <w:ins w:id="291" w:author="Ruan Van Mazijk" w:date="2019-10-09T12:23:00Z">
        <w:r w:rsidR="00F159C2">
          <w:t>;</w:t>
        </w:r>
        <w:r w:rsidR="00F159C2" w:rsidRPr="00F159C2">
          <w:t xml:space="preserve"> </w:t>
        </w:r>
        <w:r w:rsidR="00F159C2">
          <w:t>Figure 2b</w:t>
        </w:r>
      </w:ins>
      <w:ins w:id="292" w:author="Ruan Van Mazijk" w:date="2019-10-09T12:19:00Z">
        <w:r w:rsidR="006373C4">
          <w:t>)</w:t>
        </w:r>
        <w:r w:rsidR="00A541D4">
          <w:t xml:space="preserve">, while </w:t>
        </w:r>
      </w:ins>
      <w:ins w:id="293" w:author="Ruan Van Mazijk" w:date="2019-10-14T11:02:00Z">
        <w:r w:rsidR="008E63A0">
          <w:t xml:space="preserve">the </w:t>
        </w:r>
      </w:ins>
      <w:ins w:id="294" w:author="Ruan Van Mazijk" w:date="2019-10-09T12:19:00Z">
        <w:r w:rsidR="00A541D4">
          <w:t xml:space="preserve">GCFR </w:t>
        </w:r>
      </w:ins>
      <w:ins w:id="295" w:author="Ruan Van Mazijk" w:date="2019-10-14T11:02:00Z">
        <w:r w:rsidR="00D2425F">
          <w:t>is</w:t>
        </w:r>
      </w:ins>
      <w:ins w:id="296" w:author="Ruan Van Mazijk" w:date="2019-10-09T12:20:00Z">
        <w:r w:rsidR="00A541D4">
          <w:t xml:space="preserve"> </w:t>
        </w:r>
      </w:ins>
      <w:ins w:id="297" w:author="Ruan Van Mazijk" w:date="2019-10-09T12:19:00Z">
        <w:r w:rsidR="00A541D4">
          <w:t>signi</w:t>
        </w:r>
      </w:ins>
      <w:ins w:id="298" w:author="Ruan Van Mazijk" w:date="2019-10-09T12:20:00Z">
        <w:r w:rsidR="00A541D4">
          <w:t xml:space="preserve">ficantly more species-rich than the SWAFR </w:t>
        </w:r>
      </w:ins>
      <w:ins w:id="299" w:author="Ruan Van Mazijk" w:date="2019-10-14T11:02:00Z">
        <w:r w:rsidR="008E63A0">
          <w:t xml:space="preserve">at the DS-scale </w:t>
        </w:r>
      </w:ins>
      <w:ins w:id="300" w:author="Ruan Van Mazijk" w:date="2019-10-09T12:20:00Z">
        <w:r w:rsidR="00A541D4">
          <w:t>(</w:t>
        </w:r>
        <w:r w:rsidR="00560AF9" w:rsidRPr="00560AF9">
          <w:rPr>
            <w:i/>
            <w:rPrChange w:id="301" w:author="Ruan Van Mazijk" w:date="2019-10-09T12:20:00Z">
              <w:rPr/>
            </w:rPrChange>
          </w:rPr>
          <w:t>P</w:t>
        </w:r>
        <w:r w:rsidR="00560AF9">
          <w:t xml:space="preserve"> = 0.038</w:t>
        </w:r>
      </w:ins>
      <w:ins w:id="302" w:author="Ruan Van Mazijk" w:date="2019-10-09T12:21:00Z">
        <w:r w:rsidR="00D609FB">
          <w:t xml:space="preserve">, </w:t>
        </w:r>
        <w:r w:rsidR="00D609FB" w:rsidRPr="007C16D2">
          <w:rPr>
            <w:i/>
            <w:rPrChange w:id="303" w:author="Ruan Van Mazijk" w:date="2019-10-09T12:21:00Z">
              <w:rPr/>
            </w:rPrChange>
          </w:rPr>
          <w:t>CLES</w:t>
        </w:r>
        <w:r w:rsidR="00D609FB">
          <w:t xml:space="preserve"> = 0.658</w:t>
        </w:r>
      </w:ins>
      <w:ins w:id="304" w:author="Ruan Van Mazijk" w:date="2019-10-09T12:20:00Z">
        <w:r w:rsidR="00560AF9">
          <w:t xml:space="preserve">; </w:t>
        </w:r>
        <w:r w:rsidR="00560AF9" w:rsidRPr="00560AF9">
          <w:rPr>
            <w:highlight w:val="yellow"/>
            <w:rPrChange w:id="305" w:author="Ruan Van Mazijk" w:date="2019-10-09T12:20:00Z">
              <w:rPr/>
            </w:rPrChange>
          </w:rPr>
          <w:t>SI</w:t>
        </w:r>
      </w:ins>
      <w:ins w:id="306" w:author="Ruan Van Mazijk" w:date="2019-10-09T13:50:00Z">
        <w:r w:rsidR="00FC5D3A" w:rsidRPr="00503A1D">
          <w:rPr>
            <w:highlight w:val="yellow"/>
          </w:rPr>
          <w:t>, Figure S1</w:t>
        </w:r>
        <w:r w:rsidR="00FC5D3A" w:rsidRPr="003A1338">
          <w:rPr>
            <w:highlight w:val="yellow"/>
            <w:rPrChange w:id="307" w:author="Ruan Van Mazijk" w:date="2019-10-09T13:50:00Z">
              <w:rPr/>
            </w:rPrChange>
          </w:rPr>
          <w:t>a</w:t>
        </w:r>
      </w:ins>
      <w:ins w:id="308" w:author="Ruan Van Mazijk" w:date="2019-10-09T12:20:00Z">
        <w:r w:rsidR="00560AF9">
          <w:t>)</w:t>
        </w:r>
      </w:ins>
      <w:del w:id="309" w:author="Ruan Van Mazijk" w:date="2019-10-09T12:19:00Z">
        <w:r w:rsidR="00A11142" w:rsidDel="00A541D4">
          <w:delText>at all scales</w:delText>
        </w:r>
      </w:del>
      <w:r w:rsidR="00083DD4">
        <w:t>.</w:t>
      </w:r>
      <w:del w:id="310" w:author="Ruan Van Mazijk" w:date="2019-10-09T12:22:00Z">
        <w:r w:rsidR="00083DD4" w:rsidDel="007C16D2">
          <w:delText xml:space="preserve"> </w:delText>
        </w:r>
      </w:del>
      <w:del w:id="31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2" w:author="Ruan Van Mazijk" w:date="2019-10-08T13:20:00Z">
        <w:r w:rsidR="00BB55C1" w:rsidRPr="000E5000" w:rsidDel="00BA4AF3">
          <w:delText>pronounced</w:delText>
        </w:r>
        <w:r w:rsidR="0021685A" w:rsidDel="00BA4AF3">
          <w:delText xml:space="preserve">ly </w:delText>
        </w:r>
      </w:del>
      <w:del w:id="313" w:author="Ruan Van Mazijk" w:date="2019-10-09T12:21:00Z">
        <w:r w:rsidR="00774D41" w:rsidDel="007C16D2">
          <w:delText>rich</w:delText>
        </w:r>
      </w:del>
      <w:del w:id="314" w:author="Ruan Van Mazijk" w:date="2019-10-08T13:20:00Z">
        <w:r w:rsidR="00774D41" w:rsidDel="00BA4AF3">
          <w:delText>er</w:delText>
        </w:r>
      </w:del>
      <w:del w:id="31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16" w:author="Ruan Van Mazijk" w:date="2019-10-08T13:20:00Z">
        <w:r w:rsidR="00601362" w:rsidDel="00BA4AF3">
          <w:delText>,</w:delText>
        </w:r>
      </w:del>
      <w:del w:id="31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18" w:author="Ruan Van Mazijk" w:date="2019-10-08T13:20:00Z">
        <w:r w:rsidR="00601362" w:rsidDel="00BA4AF3">
          <w:delText xml:space="preserve">and </w:delText>
        </w:r>
      </w:del>
      <w:del w:id="31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0" w:author="Ruan Van Mazijk" w:date="2019-10-08T16:01:00Z">
              <w:rPr/>
            </w:rPrChange>
          </w:rPr>
          <w:delText>(</w:delText>
        </w:r>
        <w:r w:rsidR="00601362" w:rsidRPr="002F60C8" w:rsidDel="007C16D2">
          <w:rPr>
            <w:i/>
            <w:iCs/>
            <w:highlight w:val="yellow"/>
            <w:rPrChange w:id="321" w:author="Ruan Van Mazijk" w:date="2019-10-08T16:01:00Z">
              <w:rPr>
                <w:i/>
                <w:iCs/>
              </w:rPr>
            </w:rPrChange>
          </w:rPr>
          <w:delText>CLES</w:delText>
        </w:r>
        <w:r w:rsidR="00601362" w:rsidRPr="002F60C8" w:rsidDel="007C16D2">
          <w:rPr>
            <w:highlight w:val="yellow"/>
            <w:rPrChange w:id="32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3" w:author="Ruan Van Mazijk" w:date="2019-10-08T16:01:00Z">
              <w:rPr/>
            </w:rPrChange>
          </w:rPr>
          <w:delText>).</w:delText>
        </w:r>
      </w:del>
    </w:p>
    <w:p w14:paraId="13EA0CAA" w14:textId="211BFF04"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4" w:author="Ruan Van Mazijk" w:date="2019-10-09T12:03:00Z">
        <w:r w:rsidR="000621D6" w:rsidRPr="009A6ABA">
          <w:rPr>
            <w:rFonts w:cstheme="majorBidi"/>
            <w:i/>
          </w:rPr>
          <w:t>α</w:t>
        </w:r>
      </w:ins>
      <m:oMath>
        <m:r>
          <w:del w:id="325" w:author="Ruan Van Mazijk" w:date="2019-10-09T12:03:00Z">
            <w:rPr>
              <w:rFonts w:ascii="Cambria Math" w:hAnsi="Cambria Math"/>
            </w:rPr>
            <m:t>α</m:t>
          </w:del>
        </m:r>
      </m:oMath>
      <w:r w:rsidR="0060601F" w:rsidRPr="00D16E1A">
        <w:t xml:space="preserve">- and </w:t>
      </w:r>
      <w:ins w:id="326" w:author="Ruan Van Mazijk" w:date="2019-10-09T12:03:00Z">
        <w:r w:rsidR="000621D6" w:rsidRPr="009A6ABA">
          <w:rPr>
            <w:rFonts w:cstheme="majorBidi"/>
            <w:i/>
          </w:rPr>
          <w:t>β</w:t>
        </w:r>
      </w:ins>
      <m:oMath>
        <m:r>
          <w:del w:id="32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28" w:author="Ruan Van Mazijk" w:date="2019-10-09T13:07:00Z">
        <w:r w:rsidR="00CA03AC">
          <w:t>; Figure 2c</w:t>
        </w:r>
      </w:ins>
      <w:r w:rsidR="00765D62" w:rsidRPr="00D16E1A">
        <w:t>) and</w:t>
      </w:r>
      <w:r w:rsidR="00104482" w:rsidRPr="00D16E1A">
        <w:t xml:space="preserve"> demonstrate </w:t>
      </w:r>
      <w:del w:id="329" w:author="Ruan Van Mazijk" w:date="2019-10-09T12:58:00Z">
        <w:r w:rsidR="00104482" w:rsidRPr="00D16E1A" w:rsidDel="002B54C7">
          <w:delText xml:space="preserve">that </w:delText>
        </w:r>
      </w:del>
      <w:del w:id="330" w:author="Ruan Van Mazijk" w:date="2019-10-09T12:24:00Z">
        <w:r w:rsidR="008823B9" w:rsidRPr="00D16E1A" w:rsidDel="00BD4895">
          <w:delText>most</w:delText>
        </w:r>
        <w:r w:rsidR="0060601F" w:rsidRPr="00D16E1A" w:rsidDel="00BD4895">
          <w:delText xml:space="preserve"> HDS</w:delText>
        </w:r>
      </w:del>
      <w:del w:id="331" w:author="Ruan Van Mazijk" w:date="2019-10-08T13:22:00Z">
        <w:r w:rsidR="0060601F" w:rsidRPr="00D16E1A" w:rsidDel="000330D1">
          <w:delText xml:space="preserve"> </w:delText>
        </w:r>
        <w:r w:rsidR="008823B9" w:rsidRPr="00D16E1A" w:rsidDel="000330D1">
          <w:delText>and DS</w:delText>
        </w:r>
      </w:del>
      <w:del w:id="332" w:author="Ruan Van Mazijk" w:date="2019-10-09T12:24:00Z">
        <w:r w:rsidR="008823B9" w:rsidRPr="00D16E1A" w:rsidDel="00BD4895">
          <w:delText xml:space="preserve"> </w:delText>
        </w:r>
        <w:r w:rsidR="0060601F" w:rsidRPr="00D16E1A" w:rsidDel="00BD4895">
          <w:delText xml:space="preserve">in </w:delText>
        </w:r>
      </w:del>
      <w:del w:id="333" w:author="Ruan Van Mazijk" w:date="2019-10-09T12:56:00Z">
        <w:r w:rsidR="0060601F" w:rsidRPr="00D16E1A" w:rsidDel="00CC4536">
          <w:delText xml:space="preserve">both </w:delText>
        </w:r>
      </w:del>
      <w:ins w:id="334" w:author="Ruan Van Mazijk" w:date="2019-10-09T12:58:00Z">
        <w:r w:rsidR="002B54C7">
          <w:t xml:space="preserve">that </w:t>
        </w:r>
        <w:r w:rsidR="002B54C7" w:rsidRPr="00D16E1A">
          <w:rPr>
            <w:i/>
          </w:rPr>
          <w:t>T</w:t>
        </w:r>
        <w:r w:rsidR="002B54C7" w:rsidRPr="00D16E1A">
          <w:rPr>
            <w:vertAlign w:val="subscript"/>
          </w:rPr>
          <w:t>QDS</w:t>
        </w:r>
      </w:ins>
      <w:ins w:id="335" w:author="Ruan Van Mazijk" w:date="2019-10-09T12:24:00Z">
        <w:r w:rsidR="00F01ADD" w:rsidRPr="00D16E1A">
          <w:t xml:space="preserve"> </w:t>
        </w:r>
        <w:r w:rsidR="00F01ADD">
          <w:t>in both r</w:t>
        </w:r>
      </w:ins>
      <w:ins w:id="336" w:author="Ruan Van Mazijk" w:date="2019-10-09T12:25:00Z">
        <w:r w:rsidR="00F01ADD">
          <w:t>egions</w:t>
        </w:r>
      </w:ins>
      <w:del w:id="337" w:author="Ruan Van Mazijk" w:date="2019-10-09T12:24:00Z">
        <w:r w:rsidR="0060601F" w:rsidRPr="00D16E1A" w:rsidDel="00BD4895">
          <w:delText xml:space="preserve">the </w:delText>
        </w:r>
        <w:r w:rsidR="0060601F" w:rsidRPr="00D16E1A" w:rsidDel="00F01ADD">
          <w:delText xml:space="preserve">GCFR and SWAFR </w:delText>
        </w:r>
        <w:commentRangeStart w:id="338"/>
        <w:r w:rsidR="0060601F" w:rsidRPr="00D16E1A" w:rsidDel="00BD4895">
          <w:delText xml:space="preserve">are composed of </w:delText>
        </w:r>
      </w:del>
      <w:del w:id="339" w:author="Ruan Van Mazijk" w:date="2019-10-09T12:25:00Z">
        <w:r w:rsidR="0060601F" w:rsidRPr="00D16E1A" w:rsidDel="00F01ADD">
          <w:delText>QDS</w:delText>
        </w:r>
      </w:del>
      <w:del w:id="340" w:author="Ruan Van Mazijk" w:date="2019-10-08T13:22:00Z">
        <w:r w:rsidR="0060601F" w:rsidRPr="00D16E1A" w:rsidDel="00422FC1">
          <w:delText xml:space="preserve"> </w:delText>
        </w:r>
        <w:r w:rsidR="008823B9" w:rsidRPr="00D16E1A" w:rsidDel="00422FC1">
          <w:delText>and HDS, respectively,</w:delText>
        </w:r>
      </w:del>
      <w:del w:id="341" w:author="Ruan Van Mazijk" w:date="2019-10-09T12:25:00Z">
        <w:r w:rsidR="008823B9" w:rsidRPr="00D16E1A" w:rsidDel="00F01ADD">
          <w:delText xml:space="preserve"> </w:delText>
        </w:r>
      </w:del>
      <w:del w:id="342" w:author="Ruan Van Mazijk" w:date="2019-10-09T12:24:00Z">
        <w:r w:rsidR="0060601F" w:rsidRPr="00D16E1A" w:rsidDel="00BD4895">
          <w:delText xml:space="preserve">that </w:delText>
        </w:r>
      </w:del>
      <w:del w:id="343" w:author="Ruan Van Mazijk" w:date="2019-10-09T12:25:00Z">
        <w:r w:rsidR="0060601F" w:rsidRPr="00D16E1A" w:rsidDel="00F01ADD">
          <w:delText>a</w:delText>
        </w:r>
      </w:del>
      <w:ins w:id="344" w:author="Ruan Van Mazijk" w:date="2019-10-09T12:25:00Z">
        <w:r w:rsidR="00F01ADD">
          <w:t xml:space="preserve"> a</w:t>
        </w:r>
      </w:ins>
      <w:r w:rsidR="0060601F" w:rsidRPr="00D16E1A">
        <w:t>ccount</w:t>
      </w:r>
      <w:ins w:id="345" w:author="Ruan Van Mazijk" w:date="2019-10-09T12:25:00Z">
        <w:r w:rsidR="003D3654">
          <w:t>s</w:t>
        </w:r>
      </w:ins>
      <w:r w:rsidR="0060601F" w:rsidRPr="00D16E1A">
        <w:t xml:space="preserve"> for </w:t>
      </w:r>
      <w:del w:id="346" w:author="Ruan Van Mazijk" w:date="2019-10-09T12:25:00Z">
        <w:r w:rsidR="008823B9" w:rsidRPr="00D16E1A" w:rsidDel="003D3654">
          <w:delText xml:space="preserve">about </w:delText>
        </w:r>
      </w:del>
      <w:ins w:id="347" w:author="Ruan Van Mazijk" w:date="2019-10-09T12:59:00Z">
        <w:r w:rsidR="00FC2429">
          <w:t>at least</w:t>
        </w:r>
      </w:ins>
      <w:ins w:id="34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38"/>
      <w:r w:rsidR="00601362">
        <w:rPr>
          <w:rStyle w:val="CommentReference"/>
          <w:rFonts w:ascii="Times New Roman" w:hAnsiTheme="minorHAnsi"/>
        </w:rPr>
        <w:commentReference w:id="338"/>
      </w:r>
      <w:ins w:id="349" w:author="Ruan Van Mazijk" w:date="2019-10-09T12:25:00Z">
        <w:r w:rsidR="003D3654">
          <w:t xml:space="preserve">in most HDS </w:t>
        </w:r>
      </w:ins>
      <w:r w:rsidR="00D16E1A" w:rsidRPr="00D16E1A">
        <w:t>(Figure 2c</w:t>
      </w:r>
      <w:ins w:id="350" w:author="Ruan Van Mazijk" w:date="2019-10-09T12:58:00Z">
        <w:r w:rsidR="00E2196B">
          <w:t>,d</w:t>
        </w:r>
      </w:ins>
      <w:r w:rsidR="00D16E1A" w:rsidRPr="00D16E1A">
        <w:t>)</w:t>
      </w:r>
      <w:del w:id="35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2" w:author="Ruan Van Mazijk" w:date="2019-10-09T12:25:00Z">
        <w:r w:rsidR="0040717E">
          <w:t>.</w:t>
        </w:r>
      </w:ins>
      <w:del w:id="353" w:author="Ruan Van Mazijk" w:date="2019-10-09T12:25:00Z">
        <w:r w:rsidR="0060601F" w:rsidRPr="00D16E1A" w:rsidDel="0040717E">
          <w:delText xml:space="preserve">. </w:delText>
        </w:r>
      </w:del>
      <w:commentRangeStart w:id="354"/>
      <w:del w:id="35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4"/>
        <w:r w:rsidR="00601362" w:rsidDel="00293721">
          <w:rPr>
            <w:rStyle w:val="CommentReference"/>
            <w:rFonts w:ascii="Times New Roman" w:hAnsiTheme="minorHAnsi"/>
          </w:rPr>
          <w:commentReference w:id="354"/>
        </w:r>
        <w:r w:rsidR="0060601F" w:rsidRPr="00D16E1A" w:rsidDel="00293721">
          <w:delText xml:space="preserve">After </w:delText>
        </w:r>
        <w:commentRangeStart w:id="356"/>
        <w:r w:rsidR="0060601F" w:rsidRPr="00D16E1A" w:rsidDel="00293721">
          <w:delText xml:space="preserve">accounting </w:delText>
        </w:r>
        <w:commentRangeEnd w:id="356"/>
        <w:r w:rsidR="00601362" w:rsidDel="00293721">
          <w:rPr>
            <w:rStyle w:val="CommentReference"/>
            <w:rFonts w:ascii="Times New Roman" w:hAnsiTheme="minorHAnsi"/>
          </w:rPr>
          <w:commentReference w:id="35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57"/>
        <w:commentRangeStart w:id="358"/>
        <w:r w:rsidR="0060601F" w:rsidRPr="00D16E1A" w:rsidDel="00293721">
          <w:delText>2b)</w:delText>
        </w:r>
        <w:commentRangeEnd w:id="357"/>
        <w:r w:rsidR="00601362" w:rsidDel="00293721">
          <w:rPr>
            <w:rStyle w:val="CommentReference"/>
            <w:rFonts w:ascii="Times New Roman" w:hAnsiTheme="minorHAnsi"/>
          </w:rPr>
          <w:commentReference w:id="357"/>
        </w:r>
        <w:commentRangeEnd w:id="358"/>
        <w:r w:rsidR="008D7235" w:rsidDel="00293721">
          <w:rPr>
            <w:rStyle w:val="CommentReference"/>
            <w:rFonts w:ascii="Times New Roman" w:hAnsiTheme="minorHAnsi"/>
          </w:rPr>
          <w:commentReference w:id="35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59" w:author="Ruan Van Mazijk" w:date="2019-10-09T12:30:00Z">
        <w:r w:rsidR="00DA765C" w:rsidRPr="00DA765C">
          <w:rPr>
            <w:i/>
            <w:rPrChange w:id="360" w:author="Ruan Van Mazijk" w:date="2019-10-09T12:30:00Z">
              <w:rPr/>
            </w:rPrChange>
          </w:rPr>
          <w:t>P</w:t>
        </w:r>
        <w:r w:rsidR="00DA765C">
          <w:t xml:space="preserve"> &lt; 0.001; </w:t>
        </w:r>
      </w:ins>
      <w:del w:id="36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4" w:author="Ruan Van Mazijk" w:date="2019-10-09T12:29:00Z">
              <w:rPr>
                <w:vertAlign w:val="subscript"/>
              </w:rPr>
            </w:rPrChange>
          </w:rPr>
          <w:delText>QDS</w:delText>
        </w:r>
      </w:del>
      <w:ins w:id="365" w:author="Ruan Van Mazijk" w:date="2019-10-09T12:29:00Z">
        <w:r w:rsidR="008E5EF2" w:rsidRPr="008E5EF2">
          <w:rPr>
            <w:rPrChange w:id="366" w:author="Ruan Van Mazijk" w:date="2019-10-09T12:29:00Z">
              <w:rPr>
                <w:vertAlign w:val="subscript"/>
              </w:rPr>
            </w:rPrChange>
          </w:rPr>
          <w:t>;</w:t>
        </w:r>
        <w:r w:rsidR="008E5EF2">
          <w:t xml:space="preserve"> </w:t>
        </w:r>
        <w:r w:rsidR="001F3C80" w:rsidRPr="00550A5A">
          <w:t>Figure 2d</w:t>
        </w:r>
        <w:r w:rsidR="001F3C80">
          <w:t>)</w:t>
        </w:r>
      </w:ins>
      <w:ins w:id="367" w:author="Ruan Van Mazijk" w:date="2019-10-09T12:59:00Z">
        <w:r w:rsidR="006A1EF2">
          <w:t xml:space="preserve">. </w:t>
        </w:r>
      </w:ins>
      <w:ins w:id="368" w:author="Ruan Van Mazijk" w:date="2019-10-09T13:07:00Z">
        <w:r w:rsidR="00D173C1">
          <w:t xml:space="preserve">Likewise, </w:t>
        </w:r>
      </w:ins>
      <w:ins w:id="369" w:author="Ruan Van Mazijk" w:date="2019-10-14T11:02:00Z">
        <w:r w:rsidR="00E67167">
          <w:t>at the DS-scale</w:t>
        </w:r>
      </w:ins>
      <w:ins w:id="370" w:author="Ruan Van Mazijk" w:date="2019-10-09T13:01:00Z">
        <w:r w:rsidR="00810D76" w:rsidRPr="00810D76">
          <w:rPr>
            <w:rPrChange w:id="371" w:author="Ruan Van Mazijk" w:date="2019-10-09T13:01:00Z">
              <w:rPr>
                <w:vertAlign w:val="subscript"/>
              </w:rPr>
            </w:rPrChange>
          </w:rPr>
          <w:t xml:space="preserve"> </w:t>
        </w:r>
        <w:r w:rsidR="00810D76">
          <w:t>(</w:t>
        </w:r>
        <w:r w:rsidR="00810D76" w:rsidRPr="00810D76">
          <w:rPr>
            <w:highlight w:val="yellow"/>
            <w:rPrChange w:id="372" w:author="Ruan Van Mazijk" w:date="2019-10-09T13:01:00Z">
              <w:rPr/>
            </w:rPrChange>
          </w:rPr>
          <w:t>SI</w:t>
        </w:r>
      </w:ins>
      <w:ins w:id="373" w:author="Ruan Van Mazijk" w:date="2019-10-09T13:49:00Z">
        <w:r w:rsidR="009A6789" w:rsidRPr="009A6789">
          <w:rPr>
            <w:highlight w:val="yellow"/>
            <w:rPrChange w:id="374" w:author="Ruan Van Mazijk" w:date="2019-10-09T13:49:00Z">
              <w:rPr/>
            </w:rPrChange>
          </w:rPr>
          <w:t>, Figure S1</w:t>
        </w:r>
      </w:ins>
      <w:ins w:id="375" w:author="Ruan Van Mazijk" w:date="2019-10-09T13:50:00Z">
        <w:r w:rsidR="00FC5D3A" w:rsidRPr="00FC5D3A">
          <w:rPr>
            <w:highlight w:val="yellow"/>
            <w:rPrChange w:id="376" w:author="Ruan Van Mazijk" w:date="2019-10-09T13:50:00Z">
              <w:rPr/>
            </w:rPrChange>
          </w:rPr>
          <w:t>b</w:t>
        </w:r>
      </w:ins>
      <w:ins w:id="377" w:author="Ruan Van Mazijk" w:date="2019-10-09T13:01:00Z">
        <w:r w:rsidR="00810D76">
          <w:t>)</w:t>
        </w:r>
      </w:ins>
      <w:ins w:id="378" w:author="Ruan Van Mazijk" w:date="2019-10-09T13:00:00Z">
        <w:r w:rsidR="00FE61A5" w:rsidRPr="00FE61A5">
          <w:rPr>
            <w:rPrChange w:id="379" w:author="Ruan Van Mazijk" w:date="2019-10-09T13:00:00Z">
              <w:rPr>
                <w:vertAlign w:val="subscript"/>
              </w:rPr>
            </w:rPrChange>
          </w:rPr>
          <w:t>,</w:t>
        </w:r>
      </w:ins>
      <w:del w:id="380" w:author="Ruan Van Mazijk" w:date="2019-10-09T13:00:00Z">
        <w:r w:rsidR="00017E2E" w:rsidDel="00FE61A5">
          <w:delText>,</w:delText>
        </w:r>
      </w:del>
      <w:r w:rsidR="00017E2E">
        <w:t xml:space="preserve"> </w:t>
      </w:r>
      <w:ins w:id="381" w:author="Ruan Van Mazijk" w:date="2019-10-09T13:01:00Z">
        <w:r w:rsidR="00023792">
          <w:t>floristic turnover</w:t>
        </w:r>
        <w:r w:rsidR="00810D76">
          <w:t xml:space="preserve"> </w:t>
        </w:r>
      </w:ins>
      <w:ins w:id="382" w:author="Ruan Van Mazijk" w:date="2019-10-14T11:03:00Z">
        <w:r w:rsidR="00A017D8">
          <w:t>(</w:t>
        </w:r>
        <w:r w:rsidR="00A017D8" w:rsidRPr="00A017D8">
          <w:rPr>
            <w:i/>
            <w:rPrChange w:id="383" w:author="Ruan Van Mazijk" w:date="2019-10-14T11:03:00Z">
              <w:rPr/>
            </w:rPrChange>
          </w:rPr>
          <w:t>T</w:t>
        </w:r>
        <w:r w:rsidR="00A017D8" w:rsidRPr="00A017D8">
          <w:rPr>
            <w:vertAlign w:val="subscript"/>
            <w:rPrChange w:id="384" w:author="Ruan Van Mazijk" w:date="2019-10-14T11:03:00Z">
              <w:rPr/>
            </w:rPrChange>
          </w:rPr>
          <w:t>HDS</w:t>
        </w:r>
        <w:r w:rsidR="00A017D8">
          <w:t xml:space="preserve">) </w:t>
        </w:r>
      </w:ins>
      <w:ins w:id="385" w:author="Ruan Van Mazijk" w:date="2019-10-09T13:01:00Z">
        <w:r w:rsidR="00810D76">
          <w:t>accounts</w:t>
        </w:r>
      </w:ins>
      <w:ins w:id="38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87" w:author="Ruan Van Mazijk" w:date="2019-10-09T13:05:00Z">
        <w:r w:rsidR="00EA69C8">
          <w:t>on average in the GCFR and SWAFR respectively</w:t>
        </w:r>
      </w:ins>
      <w:ins w:id="388" w:author="Ruan Van Mazijk" w:date="2019-10-14T11:03:00Z">
        <w:r w:rsidR="00993AFD">
          <w:t>.</w:t>
        </w:r>
      </w:ins>
      <w:ins w:id="389" w:author="Ruan Van Mazijk" w:date="2019-10-09T13:05:00Z">
        <w:r w:rsidR="003D2C85">
          <w:t xml:space="preserve"> </w:t>
        </w:r>
        <w:r w:rsidR="003D2C85" w:rsidRPr="00343252">
          <w:rPr>
            <w:highlight w:val="yellow"/>
            <w:rPrChange w:id="390" w:author="Ruan Van Mazijk" w:date="2019-10-14T11:03:00Z">
              <w:rPr/>
            </w:rPrChange>
          </w:rPr>
          <w:t xml:space="preserve">with GCFR </w:t>
        </w:r>
        <w:r w:rsidR="003D2C85" w:rsidRPr="00343252">
          <w:rPr>
            <w:i/>
            <w:highlight w:val="yellow"/>
            <w:rPrChange w:id="391" w:author="Ruan Van Mazijk" w:date="2019-10-14T11:03:00Z">
              <w:rPr/>
            </w:rPrChange>
          </w:rPr>
          <w:t>S</w:t>
        </w:r>
        <w:r w:rsidR="003D2C85" w:rsidRPr="00343252">
          <w:rPr>
            <w:highlight w:val="yellow"/>
            <w:vertAlign w:val="subscript"/>
            <w:rPrChange w:id="392" w:author="Ruan Van Mazijk" w:date="2019-10-14T11:03:00Z">
              <w:rPr/>
            </w:rPrChange>
          </w:rPr>
          <w:t>DS</w:t>
        </w:r>
        <w:r w:rsidR="003D2C85" w:rsidRPr="00343252">
          <w:rPr>
            <w:highlight w:val="yellow"/>
            <w:rPrChange w:id="393" w:author="Ruan Van Mazijk" w:date="2019-10-14T11:03:00Z">
              <w:rPr/>
            </w:rPrChange>
          </w:rPr>
          <w:t xml:space="preserve"> being significantly more</w:t>
        </w:r>
      </w:ins>
      <w:ins w:id="394" w:author="Ruan Van Mazijk" w:date="2019-10-09T13:06:00Z">
        <w:r w:rsidR="003D2C85" w:rsidRPr="00343252">
          <w:rPr>
            <w:highlight w:val="yellow"/>
            <w:rPrChange w:id="395" w:author="Ruan Van Mazijk" w:date="2019-10-14T11:03:00Z">
              <w:rPr/>
            </w:rPrChange>
          </w:rPr>
          <w:t xml:space="preserve"> turnover-driven </w:t>
        </w:r>
        <w:r w:rsidR="005A5913" w:rsidRPr="00343252">
          <w:rPr>
            <w:highlight w:val="yellow"/>
            <w:rPrChange w:id="396" w:author="Ruan Van Mazijk" w:date="2019-10-14T11:03:00Z">
              <w:rPr/>
            </w:rPrChange>
          </w:rPr>
          <w:t xml:space="preserve">than </w:t>
        </w:r>
      </w:ins>
      <w:ins w:id="397" w:author="Ruan Van Mazijk" w:date="2019-10-09T13:26:00Z">
        <w:r w:rsidR="00605427" w:rsidRPr="00343252">
          <w:rPr>
            <w:highlight w:val="yellow"/>
            <w:rPrChange w:id="398" w:author="Ruan Van Mazijk" w:date="2019-10-14T11:03:00Z">
              <w:rPr/>
            </w:rPrChange>
          </w:rPr>
          <w:t xml:space="preserve">in the </w:t>
        </w:r>
      </w:ins>
      <w:ins w:id="399" w:author="Ruan Van Mazijk" w:date="2019-10-09T13:06:00Z">
        <w:r w:rsidR="005A5913" w:rsidRPr="00343252">
          <w:rPr>
            <w:highlight w:val="yellow"/>
            <w:rPrChange w:id="400" w:author="Ruan Van Mazijk" w:date="2019-10-14T11:03:00Z">
              <w:rPr/>
            </w:rPrChange>
          </w:rPr>
          <w:t>SWAFR in this</w:t>
        </w:r>
      </w:ins>
      <w:ins w:id="401" w:author="Ruan Van Mazijk" w:date="2019-10-09T13:05:00Z">
        <w:r w:rsidR="003D2C85" w:rsidRPr="00343252">
          <w:rPr>
            <w:highlight w:val="yellow"/>
            <w:rPrChange w:id="402" w:author="Ruan Van Mazijk" w:date="2019-10-14T11:03:00Z">
              <w:rPr/>
            </w:rPrChange>
          </w:rPr>
          <w:t xml:space="preserve"> </w:t>
        </w:r>
      </w:ins>
      <w:ins w:id="403" w:author="Ruan Van Mazijk" w:date="2019-10-09T13:06:00Z">
        <w:r w:rsidR="005A5913" w:rsidRPr="00343252">
          <w:rPr>
            <w:highlight w:val="yellow"/>
            <w:rPrChange w:id="404" w:author="Ruan Van Mazijk" w:date="2019-10-14T11:03:00Z">
              <w:rPr/>
            </w:rPrChange>
          </w:rPr>
          <w:t>regard</w:t>
        </w:r>
      </w:ins>
      <w:ins w:id="405" w:author="Ruan Van Mazijk" w:date="2019-10-09T13:04:00Z">
        <w:r w:rsidR="00EA69C8">
          <w:t xml:space="preserve"> </w:t>
        </w:r>
      </w:ins>
      <w:ins w:id="406" w:author="Ruan Van Mazijk" w:date="2019-10-09T13:06:00Z">
        <w:r w:rsidR="005A5913">
          <w:t>(</w:t>
        </w:r>
        <w:r w:rsidR="005A5913" w:rsidRPr="00966E9E">
          <w:rPr>
            <w:i/>
            <w:rPrChange w:id="407" w:author="Ruan Van Mazijk" w:date="2019-10-09T13:06:00Z">
              <w:rPr/>
            </w:rPrChange>
          </w:rPr>
          <w:t>P</w:t>
        </w:r>
        <w:r w:rsidR="005A5913">
          <w:t xml:space="preserve"> = 0.001, </w:t>
        </w:r>
      </w:ins>
      <w:ins w:id="408" w:author="Ruan Van Mazijk" w:date="2019-10-08T16:01:00Z">
        <w:r w:rsidR="00BA567B" w:rsidRPr="00966E9E">
          <w:rPr>
            <w:i/>
          </w:rPr>
          <w:t>CLES</w:t>
        </w:r>
        <w:r w:rsidR="00BA567B" w:rsidRPr="00966E9E">
          <w:rPr>
            <w:rPrChange w:id="409" w:author="Ruan Van Mazijk" w:date="2019-10-09T13:06:00Z">
              <w:rPr>
                <w:i/>
              </w:rPr>
            </w:rPrChange>
          </w:rPr>
          <w:t xml:space="preserve"> = </w:t>
        </w:r>
      </w:ins>
      <w:r w:rsidR="003F5B2B" w:rsidRPr="00966E9E">
        <w:rPr>
          <w:rPrChange w:id="410" w:author="Ruan Van Mazijk" w:date="2019-10-09T13:06:00Z">
            <w:rPr>
              <w:highlight w:val="yellow"/>
            </w:rPr>
          </w:rPrChange>
        </w:rPr>
        <w:t>0.</w:t>
      </w:r>
      <w:r w:rsidR="004B3752" w:rsidRPr="00966E9E">
        <w:rPr>
          <w:rPrChange w:id="411" w:author="Ruan Van Mazijk" w:date="2019-10-09T13:06:00Z">
            <w:rPr>
              <w:highlight w:val="yellow"/>
            </w:rPr>
          </w:rPrChange>
        </w:rPr>
        <w:t>741</w:t>
      </w:r>
      <w:ins w:id="412" w:author="Ruan Van Mazijk" w:date="2019-10-09T13:06:00Z">
        <w:r w:rsidR="00966E9E" w:rsidRPr="00966E9E">
          <w:rPr>
            <w:rPrChange w:id="413" w:author="Ruan Van Mazijk" w:date="2019-10-09T13:06:00Z">
              <w:rPr>
                <w:highlight w:val="yellow"/>
              </w:rPr>
            </w:rPrChange>
          </w:rPr>
          <w:t xml:space="preserve">; </w:t>
        </w:r>
        <w:r w:rsidR="00966E9E">
          <w:rPr>
            <w:highlight w:val="yellow"/>
          </w:rPr>
          <w:t>SI</w:t>
        </w:r>
      </w:ins>
      <w:ins w:id="414" w:author="Ruan Van Mazijk" w:date="2019-10-09T13:49:00Z">
        <w:r w:rsidR="009A6789">
          <w:rPr>
            <w:highlight w:val="yellow"/>
          </w:rPr>
          <w:t>, Figure S1</w:t>
        </w:r>
      </w:ins>
      <w:ins w:id="415" w:author="Ruan Van Mazijk" w:date="2019-10-09T13:50:00Z">
        <w:r w:rsidR="00FC5D3A">
          <w:rPr>
            <w:highlight w:val="yellow"/>
          </w:rPr>
          <w:t>b</w:t>
        </w:r>
      </w:ins>
      <w:del w:id="41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17"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18"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19" w:author="Ruan Van Mazijk" w:date="2019-10-09T15:45:00Z">
        <w:r w:rsidR="0060601F" w:rsidRPr="00916B93" w:rsidDel="00C04B22">
          <w:delText xml:space="preserve"> </w:delText>
        </w:r>
      </w:del>
      <w:ins w:id="420"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21" w:author="Ruan Van Mazijk" w:date="2019-10-08T13:25:00Z">
        <w:r w:rsidR="00BB1BCE" w:rsidRPr="00916B93" w:rsidDel="00EC0576">
          <w:delText>,</w:delText>
        </w:r>
      </w:del>
      <w:r w:rsidR="00FA78DF" w:rsidRPr="00916B93">
        <w:t xml:space="preserve"> described by PC1</w:t>
      </w:r>
      <w:r w:rsidR="00AF1477">
        <w:t xml:space="preserve"> (Figure </w:t>
      </w:r>
      <w:ins w:id="422"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23" w:author="Ruan Van Mazijk" w:date="2019-10-14T11:04:00Z">
        <w:r w:rsidR="00D01E0F">
          <w:t xml:space="preserve">heterogeneity </w:t>
        </w:r>
      </w:ins>
      <w:r w:rsidR="00FA78DF" w:rsidRPr="00916B93">
        <w:t>variables</w:t>
      </w:r>
      <w:del w:id="424" w:author="Ruan Van Mazijk" w:date="2019-10-14T11:04:00Z">
        <w:r w:rsidR="00FA78DF" w:rsidRPr="00916B93" w:rsidDel="00220A65">
          <w:delText xml:space="preserve"> across spatial scales</w:delText>
        </w:r>
      </w:del>
      <w:del w:id="425" w:author="Ruan Van Mazijk" w:date="2019-10-08T13:25:00Z">
        <w:r w:rsidR="00F45440" w:rsidDel="005B53CF">
          <w:delText xml:space="preserve"> (Figure 1j)</w:delText>
        </w:r>
      </w:del>
      <w:del w:id="426" w:author="Ruan Van Mazijk" w:date="2019-10-14T11:04:00Z">
        <w:r w:rsidR="00AD4DCC" w:rsidDel="00220A65">
          <w:delText>.</w:delText>
        </w:r>
      </w:del>
      <w:ins w:id="427" w:author="Ruan Van Mazijk" w:date="2019-10-14T11:04:00Z">
        <w:r w:rsidR="00220A65">
          <w:t>.</w:t>
        </w:r>
      </w:ins>
      <w:r w:rsidR="00F45440">
        <w:t xml:space="preserve"> </w:t>
      </w:r>
      <w:del w:id="428" w:author="Ruan Van Mazijk" w:date="2019-10-09T15:43:00Z">
        <w:r w:rsidR="00F45440" w:rsidDel="00E67A7C">
          <w:delText xml:space="preserve">Edaphic axes were more heterogeneous in the GCFR, though </w:delText>
        </w:r>
      </w:del>
      <w:del w:id="429" w:author="Ruan Van Mazijk" w:date="2019-10-08T13:26:00Z">
        <w:r w:rsidR="00F45440" w:rsidDel="00261A54">
          <w:delText xml:space="preserve">less </w:delText>
        </w:r>
        <w:r w:rsidR="000559BF" w:rsidDel="00261A54">
          <w:delText>dramatically</w:delText>
        </w:r>
      </w:del>
      <w:del w:id="430"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31" w:author="Ruan Van Mazijk" w:date="2019-10-08T13:27:00Z">
        <w:r w:rsidR="00F45440" w:rsidDel="0040528B">
          <w:delText xml:space="preserve"> considered </w:delText>
        </w:r>
      </w:del>
      <w:del w:id="432" w:author="Ruan Van Mazijk" w:date="2019-10-09T15:43:00Z">
        <w:r w:rsidR="00F45440" w:rsidDel="00E67A7C">
          <w:delText>(Figure 1f</w:delText>
        </w:r>
        <w:r w:rsidR="00F45440" w:rsidRPr="006A6996" w:rsidDel="00E67A7C">
          <w:delText>–</w:delText>
        </w:r>
        <w:r w:rsidR="00F45440" w:rsidDel="00E67A7C">
          <w:delText>i).</w:delText>
        </w:r>
      </w:del>
      <w:ins w:id="433" w:author="Ruan Van Mazijk" w:date="2019-10-09T15:43:00Z">
        <w:r w:rsidR="00E67A7C">
          <w:t xml:space="preserve">There is a </w:t>
        </w:r>
        <w:r w:rsidR="00E67A7C" w:rsidRPr="009A6ABA">
          <w:rPr>
            <w:lang w:val="en-ZA"/>
          </w:rPr>
          <w:t xml:space="preserve">greater disparity in topographic and climatic heterogeneity </w:t>
        </w:r>
      </w:ins>
      <w:ins w:id="434" w:author="Ruan Van Mazijk" w:date="2019-10-14T11:04:00Z">
        <w:r w:rsidR="00D96013" w:rsidRPr="009A6ABA">
          <w:rPr>
            <w:lang w:val="en-ZA"/>
          </w:rPr>
          <w:t xml:space="preserve">between the GCFR and SWAFR </w:t>
        </w:r>
      </w:ins>
      <w:ins w:id="435" w:author="Ruan Van Mazijk" w:date="2019-10-09T15:43:00Z">
        <w:r w:rsidR="00E67A7C" w:rsidRPr="009A6ABA">
          <w:rPr>
            <w:lang w:val="en-ZA"/>
          </w:rPr>
          <w:t>(</w:t>
        </w:r>
      </w:ins>
      <w:ins w:id="436"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37" w:author="Ruan Van Mazijk" w:date="2019-10-09T15:43:00Z">
        <w:r w:rsidR="00E67A7C" w:rsidRPr="009A6ABA">
          <w:rPr>
            <w:lang w:val="en-ZA"/>
          </w:rPr>
          <w:t>Figure 1a</w:t>
        </w:r>
        <w:r w:rsidR="00E67A7C" w:rsidRPr="009A6ABA">
          <w:t>–d</w:t>
        </w:r>
        <w:r w:rsidR="00E67A7C" w:rsidRPr="009A6ABA">
          <w:rPr>
            <w:lang w:val="en-ZA"/>
          </w:rPr>
          <w:t xml:space="preserve">) than </w:t>
        </w:r>
      </w:ins>
      <w:ins w:id="438" w:author="Ruan Van Mazijk" w:date="2019-10-14T11:05:00Z">
        <w:r w:rsidR="00485163">
          <w:rPr>
            <w:lang w:val="en-ZA"/>
          </w:rPr>
          <w:t xml:space="preserve">there is </w:t>
        </w:r>
      </w:ins>
      <w:ins w:id="439" w:author="Ruan Van Mazijk" w:date="2019-10-09T15:43:00Z">
        <w:r w:rsidR="00E67A7C" w:rsidRPr="009A6ABA">
          <w:rPr>
            <w:lang w:val="en-ZA"/>
          </w:rPr>
          <w:t>in edaphic heterogeneity (</w:t>
        </w:r>
      </w:ins>
      <w:ins w:id="440"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41" w:author="Ruan Van Mazijk" w:date="2019-10-09T15:43:00Z">
        <w:r w:rsidR="00E67A7C" w:rsidRPr="009A6ABA">
          <w:rPr>
            <w:lang w:val="en-ZA"/>
          </w:rPr>
          <w:t>Figure 1f</w:t>
        </w:r>
        <w:r w:rsidR="00E67A7C" w:rsidRPr="009A6ABA">
          <w:t>–</w:t>
        </w:r>
      </w:ins>
      <w:proofErr w:type="spellStart"/>
      <w:ins w:id="442" w:author="Ruan Van Mazijk" w:date="2019-10-14T14:15:00Z">
        <w:r w:rsidR="000962CB">
          <w:t>i</w:t>
        </w:r>
      </w:ins>
      <w:proofErr w:type="spellEnd"/>
      <w:ins w:id="443" w:author="Ruan Van Mazijk" w:date="2019-10-09T15:43:00Z">
        <w:r w:rsidR="00E67A7C" w:rsidRPr="009A6ABA">
          <w:t>)</w:t>
        </w:r>
      </w:ins>
      <w:ins w:id="444"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45" w:author="Ruan Van Mazijk" w:date="2019-10-09T15:49:00Z">
        <w:r w:rsidR="00E82A9E">
          <w:t xml:space="preserve">somewhat </w:t>
        </w:r>
      </w:ins>
      <w:r w:rsidR="00BF546E">
        <w:t xml:space="preserve">more </w:t>
      </w:r>
      <w:del w:id="446"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47"/>
      <w:r w:rsidR="005171EA">
        <w:t>Th</w:t>
      </w:r>
      <w:r w:rsidR="005B1454">
        <w:t>e</w:t>
      </w:r>
      <w:del w:id="448"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49"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47"/>
        <w:r w:rsidR="000559BF" w:rsidDel="00B14A5F">
          <w:rPr>
            <w:rStyle w:val="CommentReference"/>
            <w:rFonts w:ascii="Times New Roman" w:hAnsiTheme="minorHAnsi"/>
          </w:rPr>
          <w:commentReference w:id="447"/>
        </w:r>
      </w:del>
      <w:del w:id="450"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51" w:author="Ruan Van Mazijk" w:date="2019-10-08T13:28:00Z">
        <w:r w:rsidR="003F7A46">
          <w:t xml:space="preserve"> reflect</w:t>
        </w:r>
        <w:r w:rsidR="00B14A5F">
          <w:t>s</w:t>
        </w:r>
        <w:r w:rsidR="003F7A46">
          <w:t xml:space="preserve"> the scale-independence</w:t>
        </w:r>
        <w:r w:rsidR="00B14A5F">
          <w:t xml:space="preserve"> of most forms </w:t>
        </w:r>
      </w:ins>
      <w:ins w:id="452" w:author="Ruan Van Mazijk" w:date="2019-10-14T11:05:00Z">
        <w:r w:rsidR="00FF729E">
          <w:t xml:space="preserve">of </w:t>
        </w:r>
      </w:ins>
      <w:ins w:id="453" w:author="Ruan Van Mazijk" w:date="2019-10-08T13:28:00Z">
        <w:r w:rsidR="00B14A5F">
          <w:t>heterogeneit</w:t>
        </w:r>
      </w:ins>
      <w:ins w:id="454" w:author="Ruan Van Mazijk" w:date="2019-10-08T13:30:00Z">
        <w:r w:rsidR="007A0841">
          <w:t>y—</w:t>
        </w:r>
      </w:ins>
      <w:del w:id="455"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56" w:author="Ruan Van Mazijk" w:date="2019-10-08T13:30:00Z">
        <w:r w:rsidR="00717D5B">
          <w:t>—</w:t>
        </w:r>
      </w:ins>
      <w:del w:id="457" w:author="Ruan Van Mazijk" w:date="2019-10-08T13:30:00Z">
        <w:r w:rsidR="00633C2F" w:rsidDel="00717D5B">
          <w:delText>.</w:delText>
        </w:r>
      </w:del>
      <w:ins w:id="458" w:author="Ruan Van Mazijk" w:date="2019-10-08T13:28:00Z">
        <w:r w:rsidR="00B14A5F">
          <w:t>despite the scale-dependence exhibited by a few variables</w:t>
        </w:r>
        <w:commentRangeStart w:id="459"/>
        <w:commentRangeEnd w:id="459"/>
        <w:r w:rsidR="00B14A5F">
          <w:rPr>
            <w:rStyle w:val="CommentReference"/>
            <w:rFonts w:ascii="Times New Roman" w:hAnsiTheme="minorHAnsi"/>
          </w:rPr>
          <w:commentReference w:id="459"/>
        </w:r>
      </w:ins>
      <w:ins w:id="460"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61"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62"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63"/>
        <w:r w:rsidR="00B9531E" w:rsidRPr="0087034A">
          <w:t>24.61</w:t>
        </w:r>
        <w:r w:rsidR="00B9531E">
          <w:t xml:space="preserve"> species per unit PC1</w:t>
        </w:r>
        <w:commentRangeEnd w:id="463"/>
        <w:r w:rsidR="00B9531E">
          <w:rPr>
            <w:rStyle w:val="CommentReference"/>
            <w:rFonts w:ascii="Times New Roman" w:hAnsiTheme="minorHAnsi"/>
          </w:rPr>
          <w:commentReference w:id="463"/>
        </w:r>
        <w:r w:rsidR="00B9531E">
          <w:t xml:space="preserve">, </w:t>
        </w:r>
        <w:r w:rsidR="00B9531E" w:rsidRPr="0087034A">
          <w:rPr>
            <w:i/>
            <w:iCs/>
          </w:rPr>
          <w:t>P</w:t>
        </w:r>
        <w:r w:rsidR="00B9531E">
          <w:t xml:space="preserve"> = </w:t>
        </w:r>
        <w:r w:rsidR="00B9531E" w:rsidRPr="0087034A">
          <w:t>0.034</w:t>
        </w:r>
        <w:r w:rsidR="00B9531E">
          <w:t xml:space="preserve">) </w:t>
        </w:r>
        <w:commentRangeStart w:id="464"/>
        <w:commentRangeStart w:id="465"/>
        <w:r w:rsidR="00B9531E">
          <w:t xml:space="preserve">relative </w:t>
        </w:r>
        <w:commentRangeEnd w:id="464"/>
        <w:r w:rsidR="00B9531E">
          <w:rPr>
            <w:rStyle w:val="CommentReference"/>
            <w:rFonts w:ascii="Times New Roman" w:hAnsiTheme="minorHAnsi"/>
          </w:rPr>
          <w:commentReference w:id="464"/>
        </w:r>
        <w:commentRangeEnd w:id="465"/>
        <w:r w:rsidR="00B9531E">
          <w:rPr>
            <w:rStyle w:val="CommentReference"/>
            <w:rFonts w:ascii="Times New Roman" w:hAnsiTheme="minorHAnsi"/>
          </w:rPr>
          <w:commentReference w:id="465"/>
        </w:r>
        <w:r w:rsidR="00B9531E">
          <w:t>to the variation in species richness observed across QDS (</w:t>
        </w:r>
        <w:commentRangeStart w:id="466"/>
        <w:commentRangeStart w:id="467"/>
        <w:r w:rsidR="00B9531E" w:rsidRPr="0087034A">
          <w:rPr>
            <w:i/>
            <w:iCs/>
          </w:rPr>
          <w:t>SD</w:t>
        </w:r>
        <w:r w:rsidR="00B9531E">
          <w:t xml:space="preserve"> </w:t>
        </w:r>
        <w:commentRangeEnd w:id="466"/>
        <w:r w:rsidR="00B9531E">
          <w:rPr>
            <w:rStyle w:val="CommentReference"/>
            <w:rFonts w:ascii="Times New Roman" w:hAnsiTheme="minorHAnsi"/>
          </w:rPr>
          <w:commentReference w:id="466"/>
        </w:r>
        <w:commentRangeEnd w:id="467"/>
        <w:r w:rsidR="00B9531E">
          <w:rPr>
            <w:rStyle w:val="CommentReference"/>
            <w:rFonts w:ascii="Times New Roman" w:hAnsiTheme="minorHAnsi"/>
          </w:rPr>
          <w:commentReference w:id="467"/>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68" w:author="Ruan Van Mazijk" w:date="2019-10-14T11:06:00Z">
        <w:r w:rsidR="00185E84">
          <w:t>,</w:t>
        </w:r>
      </w:ins>
      <w:del w:id="469" w:author="Ruan Van Mazijk" w:date="2019-10-14T11:06:00Z">
        <w:r w:rsidR="00B72F5A" w:rsidDel="00185E84">
          <w:delText>.</w:delText>
        </w:r>
      </w:del>
      <w:r w:rsidR="00B72F5A">
        <w:t xml:space="preserve"> </w:t>
      </w:r>
      <w:del w:id="470" w:author="Ruan Van Mazijk" w:date="2019-10-14T11:07:00Z">
        <w:r w:rsidR="00426DD1" w:rsidDel="00185E84">
          <w:delText xml:space="preserve">The </w:delText>
        </w:r>
      </w:del>
      <w:ins w:id="471" w:author="Ruan Van Mazijk" w:date="2019-10-14T11:07:00Z">
        <w:r w:rsidR="00185E84">
          <w:t xml:space="preserve">with </w:t>
        </w:r>
      </w:ins>
      <w:r w:rsidR="00426DD1">
        <w:t xml:space="preserve">GCFR and SWAFR </w:t>
      </w:r>
      <w:del w:id="472" w:author="Ruan Van Mazijk" w:date="2019-10-08T13:37:00Z">
        <w:r w:rsidR="00483556" w:rsidDel="004F3D87">
          <w:delText xml:space="preserve">pixels </w:delText>
        </w:r>
      </w:del>
      <w:ins w:id="473" w:author="Ruan Van Mazijk" w:date="2019-10-08T13:37:00Z">
        <w:r w:rsidR="004F3D87">
          <w:t xml:space="preserve">squares </w:t>
        </w:r>
      </w:ins>
      <w:ins w:id="474" w:author="Ruan Van Mazijk" w:date="2019-10-14T11:07:00Z">
        <w:r w:rsidR="002C0152">
          <w:t xml:space="preserve">simply </w:t>
        </w:r>
      </w:ins>
      <w:del w:id="475" w:author="Ruan Van Mazijk" w:date="2019-10-14T11:07:00Z">
        <w:r w:rsidR="00426DD1" w:rsidRPr="00C32B1C" w:rsidDel="002C0152">
          <w:delText xml:space="preserve">occupy </w:delText>
        </w:r>
      </w:del>
      <w:ins w:id="476"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77"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78" w:author="Ruan Van Mazijk" w:date="2019-10-14T11:07:00Z">
        <w:r w:rsidR="00B72F5A" w:rsidDel="002C0152">
          <w:delText>GCFR and SWAFR</w:delText>
        </w:r>
      </w:del>
      <w:del w:id="479"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0"/>
        <w:r w:rsidR="0087034A" w:rsidRPr="0087034A" w:rsidDel="00B9531E">
          <w:delText>24.61</w:delText>
        </w:r>
        <w:r w:rsidR="0087034A" w:rsidDel="00B9531E">
          <w:delText xml:space="preserve"> species per unit PC1</w:delText>
        </w:r>
        <w:commentRangeEnd w:id="480"/>
        <w:r w:rsidR="00CC4049" w:rsidDel="00B9531E">
          <w:rPr>
            <w:rStyle w:val="CommentReference"/>
            <w:rFonts w:ascii="Times New Roman" w:hAnsiTheme="minorHAnsi"/>
          </w:rPr>
          <w:commentReference w:id="480"/>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81"/>
        <w:commentRangeStart w:id="482"/>
        <w:r w:rsidR="00426DD1" w:rsidDel="00B9531E">
          <w:delText xml:space="preserve">relative </w:delText>
        </w:r>
        <w:commentRangeEnd w:id="481"/>
        <w:r w:rsidR="00CC4049" w:rsidDel="00B9531E">
          <w:rPr>
            <w:rStyle w:val="CommentReference"/>
            <w:rFonts w:ascii="Times New Roman" w:hAnsiTheme="minorHAnsi"/>
          </w:rPr>
          <w:commentReference w:id="481"/>
        </w:r>
        <w:commentRangeEnd w:id="482"/>
        <w:r w:rsidR="00E677A2" w:rsidDel="00B9531E">
          <w:rPr>
            <w:rStyle w:val="CommentReference"/>
            <w:rFonts w:ascii="Times New Roman" w:hAnsiTheme="minorHAnsi"/>
          </w:rPr>
          <w:commentReference w:id="482"/>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83"/>
        <w:commentRangeStart w:id="484"/>
        <w:r w:rsidR="0087034A" w:rsidRPr="0087034A" w:rsidDel="00B9531E">
          <w:rPr>
            <w:i/>
            <w:iCs/>
          </w:rPr>
          <w:delText>SD</w:delText>
        </w:r>
        <w:r w:rsidR="0087034A" w:rsidDel="00B9531E">
          <w:delText xml:space="preserve"> </w:delText>
        </w:r>
        <w:commentRangeEnd w:id="483"/>
        <w:r w:rsidR="00CC4049" w:rsidDel="00B9531E">
          <w:rPr>
            <w:rStyle w:val="CommentReference"/>
            <w:rFonts w:ascii="Times New Roman" w:hAnsiTheme="minorHAnsi"/>
          </w:rPr>
          <w:commentReference w:id="483"/>
        </w:r>
        <w:commentRangeEnd w:id="484"/>
        <w:r w:rsidR="00E677A2" w:rsidDel="00B9531E">
          <w:rPr>
            <w:rStyle w:val="CommentReference"/>
            <w:rFonts w:ascii="Times New Roman" w:hAnsiTheme="minorHAnsi"/>
          </w:rPr>
          <w:commentReference w:id="484"/>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85" w:author="Ruan Van Mazijk" w:date="2019-10-14T14:07:00Z">
        <w:r>
          <w:t>Th</w:t>
        </w:r>
      </w:ins>
      <w:ins w:id="486" w:author="Ruan Van Mazijk" w:date="2019-10-14T14:08:00Z">
        <w:r w:rsidR="00BB6BE6">
          <w:t>is</w:t>
        </w:r>
      </w:ins>
      <w:ins w:id="487" w:author="Ruan Van Mazijk" w:date="2019-10-14T14:07:00Z">
        <w:r>
          <w:t xml:space="preserve"> covariation of richness with </w:t>
        </w:r>
      </w:ins>
      <w:ins w:id="488" w:author="Ruan Van Mazijk" w:date="2019-10-14T14:08:00Z">
        <w:r w:rsidR="00BB6BE6">
          <w:t xml:space="preserve">overall </w:t>
        </w:r>
      </w:ins>
      <w:ins w:id="489" w:author="Ruan Van Mazijk" w:date="2019-10-14T14:07:00Z">
        <w:r>
          <w:t xml:space="preserve">heterogeneity </w:t>
        </w:r>
      </w:ins>
      <w:ins w:id="490" w:author="Ruan Van Mazijk" w:date="2019-10-14T14:08:00Z">
        <w:r w:rsidR="00BB6BE6">
          <w:t>is consistent with results c</w:t>
        </w:r>
      </w:ins>
      <w:del w:id="491" w:author="Ruan Van Mazijk" w:date="2019-10-14T14:07:00Z">
        <w:r w:rsidR="005B4261" w:rsidDel="00465922">
          <w:delText>C</w:delText>
        </w:r>
      </w:del>
      <w:r w:rsidR="005B4261">
        <w:t>onsidering each axis of environmental heterogeneity separately</w:t>
      </w:r>
      <w:ins w:id="492" w:author="Ruan Van Mazijk" w:date="2019-10-14T14:08:00Z">
        <w:r w:rsidR="00BB6BE6">
          <w:t xml:space="preserve"> (Table 2).</w:t>
        </w:r>
      </w:ins>
      <w:del w:id="493" w:author="Ruan Van Mazijk" w:date="2019-10-14T14:08:00Z">
        <w:r w:rsidR="005B4261" w:rsidDel="00BB6BE6">
          <w:delText>,</w:delText>
        </w:r>
      </w:del>
      <w:ins w:id="494" w:author="Ruan Van Mazijk" w:date="2019-10-14T14:08:00Z">
        <w:r w:rsidR="00BB6BE6">
          <w:t xml:space="preserve"> </w:t>
        </w:r>
      </w:ins>
      <w:ins w:id="495" w:author="Ruan Van Mazijk" w:date="2019-10-14T14:09:00Z">
        <w:r w:rsidR="00FE4160">
          <w:t>At QDS-scales, there was also evidence for differences in regions’ slopes and intercepts for these relationships (Table 2a), while w</w:t>
        </w:r>
      </w:ins>
      <w:del w:id="496"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497" w:author="Ruan Van Mazijk" w:date="2019-10-18T14:04:00Z">
        <w:r w:rsidR="007C6DF4" w:rsidDel="00AA47CD">
          <w:delText xml:space="preserve"> </w:delText>
        </w:r>
      </w:del>
      <w:del w:id="498"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99" w:author="Ruan Van Mazijk" w:date="2019-10-08T13:39:00Z">
        <w:r w:rsidR="00CC4049" w:rsidDel="000D5262">
          <w:delText xml:space="preserve">for </w:delText>
        </w:r>
      </w:del>
      <w:del w:id="500"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01"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02" w:author="Ruan Van Mazijk" w:date="2019-10-14T11:26:00Z">
        <w:r w:rsidR="00D04776" w:rsidRPr="00FB7B57" w:rsidDel="0053496F">
          <w:delText xml:space="preserve">multivariate </w:delText>
        </w:r>
      </w:del>
      <w:ins w:id="503" w:author="Ruan Van Mazijk" w:date="2019-10-14T11:26:00Z">
        <w:r w:rsidR="0053496F">
          <w:t>m</w:t>
        </w:r>
      </w:ins>
      <w:ins w:id="504" w:author="Ruan Van Mazijk" w:date="2019-10-14T11:27:00Z">
        <w:r w:rsidR="0053496F">
          <w:t>ultiple linear</w:t>
        </w:r>
      </w:ins>
      <w:ins w:id="505" w:author="Ruan Van Mazijk" w:date="2019-10-14T11:26:00Z">
        <w:r w:rsidR="0053496F" w:rsidRPr="00FB7B57">
          <w:t xml:space="preserve"> </w:t>
        </w:r>
      </w:ins>
      <w:del w:id="506" w:author="Ruan Van Mazijk" w:date="2019-10-14T11:27:00Z">
        <w:r w:rsidR="00D04776" w:rsidRPr="00FB7B57" w:rsidDel="0053496F">
          <w:delText xml:space="preserve">models </w:delText>
        </w:r>
      </w:del>
      <w:ins w:id="507"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08" w:author="Ruan Van Mazijk" w:date="2019-10-14T14:12:00Z">
        <w:r w:rsidR="00636AF1">
          <w:t>In cases where the partial effect of a form of heterogeneity</w:t>
        </w:r>
        <w:r w:rsidR="00204D2C">
          <w:t xml:space="preserve"> was represented </w:t>
        </w:r>
      </w:ins>
      <w:ins w:id="509" w:author="Ruan Van Mazijk" w:date="2019-10-14T14:13:00Z">
        <w:r w:rsidR="00204D2C">
          <w:t xml:space="preserve">in a model separately for each region, the coefficients </w:t>
        </w:r>
        <w:r w:rsidR="007A4DF2">
          <w:t xml:space="preserve">are always of the same sign </w:t>
        </w:r>
      </w:ins>
      <w:ins w:id="510" w:author="Ruan Van Mazijk" w:date="2019-10-14T14:14:00Z">
        <w:r w:rsidR="00857150">
          <w:lastRenderedPageBreak/>
          <w:t xml:space="preserve">(e.g. heterogeneity in MAP; Figure 4a,b) </w:t>
        </w:r>
      </w:ins>
      <w:ins w:id="511" w:author="Ruan Van Mazijk" w:date="2019-10-14T14:13:00Z">
        <w:r w:rsidR="007A4DF2">
          <w:t>or one region’s coefficient is not</w:t>
        </w:r>
      </w:ins>
      <w:ins w:id="512" w:author="Ruan Van Mazijk" w:date="2019-10-14T14:14:00Z">
        <w:r w:rsidR="007A4DF2">
          <w:t xml:space="preserve"> significant where the other’s</w:t>
        </w:r>
        <w:r w:rsidR="00857150">
          <w:t xml:space="preserve"> is (e.g. heterogeneity in PDQ; Figure 4a–c)</w:t>
        </w:r>
      </w:ins>
      <w:del w:id="513"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14" w:author="Ruan Van Mazijk" w:date="2019-10-08T13:39:00Z">
        <w:r w:rsidR="00332470">
          <w:t xml:space="preserve"> </w:t>
        </w:r>
      </w:ins>
    </w:p>
    <w:p w14:paraId="7A78F72F" w14:textId="79100307" w:rsidR="001E2A3C" w:rsidDel="001A61A1" w:rsidRDefault="00E50D5D">
      <w:pPr>
        <w:pStyle w:val="FirstParagraph"/>
        <w:rPr>
          <w:del w:id="515" w:author="Ruan Van Mazijk" w:date="2019-10-14T14:20:00Z"/>
        </w:rPr>
        <w:pPrChange w:id="516" w:author="Ruan Van Mazijk" w:date="2019-10-14T14:21:00Z">
          <w:pPr>
            <w:pStyle w:val="BodyText"/>
          </w:pPr>
        </w:pPrChange>
      </w:pPr>
      <w:r>
        <w:t xml:space="preserve">From these multivariate models, the estimated difference in species richness between GCFR and SWAFR </w:t>
      </w:r>
      <w:del w:id="517" w:author="Ruan Van Mazijk" w:date="2019-10-08T13:37:00Z">
        <w:r w:rsidDel="00275CEB">
          <w:delText xml:space="preserve">pixels </w:delText>
        </w:r>
      </w:del>
      <w:ins w:id="518"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19" w:author="Ruan Van Mazijk" w:date="2019-10-08T13:40:00Z">
        <w:r w:rsidR="00936825">
          <w:t xml:space="preserve">used </w:t>
        </w:r>
      </w:ins>
      <w:r>
        <w:t>in that model</w:t>
      </w:r>
      <w:r w:rsidR="00F24158">
        <w:t xml:space="preserve"> being constant</w:t>
      </w:r>
      <w:r>
        <w:t xml:space="preserve">. </w:t>
      </w:r>
      <w:r w:rsidR="00C4040C">
        <w:t xml:space="preserve">At the QDS-scale, </w:t>
      </w:r>
      <w:ins w:id="520" w:author="Ruan Van Mazijk" w:date="2019-10-08T13:41:00Z">
        <w:r w:rsidR="00B01E6A">
          <w:t xml:space="preserve">for given levels of heterogeneity, </w:t>
        </w:r>
      </w:ins>
      <w:r w:rsidR="00C4040C">
        <w:t>the SWAFR is more species</w:t>
      </w:r>
      <w:ins w:id="521" w:author="Ruan Van Mazijk" w:date="2019-10-08T13:41:00Z">
        <w:r w:rsidR="00D15E8C">
          <w:t>-</w:t>
        </w:r>
      </w:ins>
      <w:del w:id="522" w:author="Ruan Van Mazijk" w:date="2019-10-08T13:41:00Z">
        <w:r w:rsidR="00C4040C" w:rsidDel="00D15E8C">
          <w:delText xml:space="preserve"> </w:delText>
        </w:r>
      </w:del>
      <w:r w:rsidR="00C4040C">
        <w:t xml:space="preserve">rich </w:t>
      </w:r>
      <w:del w:id="523"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24" w:author="Ruan Van Mazijk" w:date="2019-10-08T13:40:00Z">
        <w:r w:rsidR="00C4040C" w:rsidDel="00635209">
          <w:delText xml:space="preserve"> </w:delText>
        </w:r>
        <w:r w:rsidR="001114A8" w:rsidRPr="001114A8" w:rsidDel="00635209">
          <w:delText>across all the axes</w:delText>
        </w:r>
      </w:del>
      <w:del w:id="525"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26" w:author="Ruan Van Mazijk" w:date="2019-10-08T13:41:00Z">
        <w:r w:rsidR="00E528EA">
          <w:t xml:space="preserve">estimated </w:t>
        </w:r>
      </w:ins>
      <w:del w:id="527"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28" w:author="Ruan Van Mazijk" w:date="2019-10-08T13:41:00Z">
        <w:r w:rsidR="00C4040C" w:rsidDel="00B01E6A">
          <w:delText>,</w:delText>
        </w:r>
      </w:del>
      <w:r w:rsidR="00C4040C">
        <w:t xml:space="preserve"> </w:t>
      </w:r>
      <w:del w:id="529" w:author="Ruan Van Mazijk" w:date="2019-10-14T14:21:00Z">
        <w:r w:rsidR="00C4040C" w:rsidDel="005F2B2F">
          <w:delText xml:space="preserve">while at the DS-scale the GCFR is more rich </w:delText>
        </w:r>
      </w:del>
      <w:del w:id="530" w:author="Ruan Van Mazijk" w:date="2019-10-08T13:41:00Z">
        <w:r w:rsidR="001114A8" w:rsidDel="00B01E6A">
          <w:delText xml:space="preserve">for </w:delText>
        </w:r>
        <w:r w:rsidR="00C4040C" w:rsidDel="00B01E6A">
          <w:delText xml:space="preserve">given levels of heterogeneity </w:delText>
        </w:r>
      </w:del>
      <w:del w:id="531"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32" w:author="Ruan Van Mazijk" w:date="2019-10-08T13:42:00Z">
        <w:r w:rsidR="00C4040C" w:rsidDel="00034583">
          <w:delText xml:space="preserve"> </w:delText>
        </w:r>
      </w:del>
      <w:del w:id="533"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34" w:author="Ruan Van Mazijk" w:date="2019-10-14T14:18:00Z">
        <w:r w:rsidR="001E2A3C">
          <w:t>while the partial-differences in richness estimated at other scales reflect observed differences in species richness</w:t>
        </w:r>
      </w:ins>
      <w:ins w:id="535"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36" w:author="Ruan Van Mazijk" w:date="2019-10-14T14:20:00Z">
        <w:r w:rsidR="001A61A1">
          <w:t>;</w:t>
        </w:r>
      </w:ins>
      <w:ins w:id="537" w:author="Ruan Van Mazijk" w:date="2019-10-14T14:19:00Z">
        <w:r w:rsidR="00CE0B41">
          <w:t xml:space="preserve"> Figure 4b</w:t>
        </w:r>
      </w:ins>
      <w:ins w:id="538" w:author="Ruan Van Mazijk" w:date="2019-10-14T14:20:00Z">
        <w:r w:rsidR="00D72FFC">
          <w:t>)</w:t>
        </w:r>
        <w:r w:rsidR="001A61A1">
          <w:t xml:space="preserve">; </w:t>
        </w:r>
      </w:ins>
      <w:ins w:id="539"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0" w:author="Ruan Van Mazijk" w:date="2019-10-14T14:20:00Z"/>
        </w:rPr>
        <w:pPrChange w:id="541"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42"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43"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44"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77777777" w:rsidR="006C43C4" w:rsidRDefault="00C6280B">
      <w:pPr>
        <w:pStyle w:val="Heading2"/>
        <w:spacing w:line="240" w:lineRule="auto"/>
        <w:rPr>
          <w:ins w:id="545" w:author="Ruan Van Mazijk" w:date="2019-10-18T14:03:00Z"/>
        </w:rPr>
        <w:pPrChange w:id="546" w:author="Ruan Van Mazijk" w:date="2019-10-18T14:05:00Z">
          <w:pPr>
            <w:pStyle w:val="BodyText"/>
          </w:pPr>
        </w:pPrChange>
      </w:pPr>
      <w:bookmarkStart w:id="547" w:name="tables"/>
      <w:ins w:id="548" w:author="Ruan Van Mazijk" w:date="2019-10-18T14:00:00Z">
        <w:r>
          <w:t>Paragraph</w:t>
        </w:r>
        <w:r w:rsidR="009C2E6A">
          <w:t xml:space="preserve"> 1: Interpretation &amp; </w:t>
        </w:r>
      </w:ins>
      <w:ins w:id="549" w:author="Ruan Van Mazijk" w:date="2019-10-18T14:02:00Z">
        <w:r w:rsidR="006C43C4">
          <w:t>generalization</w:t>
        </w:r>
      </w:ins>
    </w:p>
    <w:p w14:paraId="2AD405CF" w14:textId="3918BD19" w:rsidR="004417B3" w:rsidRPr="009A6ABA" w:rsidDel="00F1205D" w:rsidRDefault="00A7173D">
      <w:pPr>
        <w:pStyle w:val="BodyText"/>
        <w:spacing w:before="0"/>
        <w:rPr>
          <w:del w:id="550" w:author="Ruan Van Mazijk" w:date="2019-10-08T14:07:00Z"/>
        </w:rPr>
        <w:pPrChange w:id="551" w:author="Ruan Van Mazijk" w:date="2019-10-18T14:05:00Z">
          <w:pPr>
            <w:pStyle w:val="BodyText"/>
            <w:tabs>
              <w:tab w:val="left" w:pos="6189"/>
            </w:tabs>
          </w:pPr>
        </w:pPrChange>
      </w:pPr>
      <w:ins w:id="552" w:author="Ruan Van Mazijk" w:date="2019-10-08T13:46:00Z">
        <w:r w:rsidRPr="009A6ABA">
          <w:t>Broadly, w</w:t>
        </w:r>
      </w:ins>
      <w:del w:id="553" w:author="Ruan Van Mazijk" w:date="2019-10-08T13:46:00Z">
        <w:r w:rsidR="0071024E" w:rsidRPr="009A6ABA" w:rsidDel="00A7173D">
          <w:delText>W</w:delText>
        </w:r>
      </w:del>
      <w:r w:rsidR="0071024E" w:rsidRPr="009A6ABA">
        <w:t xml:space="preserve">e </w:t>
      </w:r>
      <w:del w:id="554" w:author="Ruan Van Mazijk" w:date="2019-10-08T14:46:00Z">
        <w:r w:rsidR="0071024E" w:rsidRPr="009A6ABA" w:rsidDel="009547CD">
          <w:delText xml:space="preserve">have </w:delText>
        </w:r>
      </w:del>
      <w:ins w:id="555" w:author="Ruan Van Mazijk" w:date="2019-10-08T14:46:00Z">
        <w:r w:rsidR="009547CD" w:rsidRPr="009A6ABA">
          <w:t xml:space="preserve">found </w:t>
        </w:r>
      </w:ins>
      <w:r w:rsidR="0071024E" w:rsidRPr="009A6ABA">
        <w:t>support for the hypothesi</w:t>
      </w:r>
      <w:ins w:id="556" w:author="Ruan Van Mazijk" w:date="2019-10-08T13:45:00Z">
        <w:r w:rsidR="008D4E78" w:rsidRPr="009A6ABA">
          <w:t xml:space="preserve">s that </w:t>
        </w:r>
      </w:ins>
      <w:ins w:id="557" w:author="Ruan Van Mazijk" w:date="2019-10-08T13:46:00Z">
        <w:r w:rsidR="00F0667D" w:rsidRPr="009A6ABA">
          <w:t xml:space="preserve">differences in </w:t>
        </w:r>
      </w:ins>
      <w:ins w:id="558" w:author="Ruan Van Mazijk" w:date="2019-10-08T13:45:00Z">
        <w:r w:rsidR="008D4E78" w:rsidRPr="009A6ABA">
          <w:t xml:space="preserve">the observed species richness (per unit area) </w:t>
        </w:r>
      </w:ins>
      <w:ins w:id="559" w:author="Ruan Van Mazijk" w:date="2019-10-08T13:47:00Z">
        <w:r w:rsidR="002E4420" w:rsidRPr="009A6ABA">
          <w:t>between the GCFR and SWAFR</w:t>
        </w:r>
      </w:ins>
      <w:ins w:id="560" w:author="Ruan Van Mazijk" w:date="2019-10-08T13:45:00Z">
        <w:r w:rsidR="008D4E78" w:rsidRPr="009A6ABA">
          <w:t xml:space="preserve"> </w:t>
        </w:r>
      </w:ins>
      <w:ins w:id="561" w:author="Ruan Van Mazijk" w:date="2019-10-08T13:47:00Z">
        <w:r w:rsidR="002E4420" w:rsidRPr="009A6ABA">
          <w:t>are associated with</w:t>
        </w:r>
      </w:ins>
      <w:ins w:id="562" w:author="Ruan Van Mazijk" w:date="2019-10-08T13:45:00Z">
        <w:r w:rsidR="008D4E78" w:rsidRPr="009A6ABA">
          <w:t xml:space="preserve"> differences in </w:t>
        </w:r>
      </w:ins>
      <w:ins w:id="563" w:author="Ruan Van Mazijk" w:date="2019-10-08T13:48:00Z">
        <w:r w:rsidR="00C064A9" w:rsidRPr="009A6ABA">
          <w:t>these regions’</w:t>
        </w:r>
      </w:ins>
      <w:ins w:id="564" w:author="Ruan Van Mazijk" w:date="2019-10-08T13:45:00Z">
        <w:r w:rsidR="008D4E78" w:rsidRPr="009A6ABA">
          <w:t xml:space="preserve"> </w:t>
        </w:r>
      </w:ins>
      <w:ins w:id="565" w:author="Ruan Van Mazijk" w:date="2019-10-08T13:47:00Z">
        <w:r w:rsidR="006A42CA" w:rsidRPr="009A6ABA">
          <w:t>environmental</w:t>
        </w:r>
      </w:ins>
      <w:ins w:id="566" w:author="Ruan Van Mazijk" w:date="2019-10-08T13:45:00Z">
        <w:r w:rsidR="008D4E78" w:rsidRPr="009A6ABA">
          <w:t xml:space="preserve"> heterogeneity</w:t>
        </w:r>
      </w:ins>
      <w:ins w:id="567" w:author="Ruan Van Mazijk" w:date="2019-10-18T13:28:00Z">
        <w:r w:rsidR="00FD1C6D">
          <w:t xml:space="preserve">, over </w:t>
        </w:r>
      </w:ins>
      <w:del w:id="568" w:author="Ruan Van Mazijk" w:date="2019-10-08T13:45:00Z">
        <w:r w:rsidR="0071024E" w:rsidRPr="009A6ABA" w:rsidDel="008D4E78">
          <w:delText>s</w:delText>
        </w:r>
        <w:r w:rsidR="00C52ADA" w:rsidRPr="009A6ABA" w:rsidDel="008D4E78">
          <w:rPr>
            <w:rPrChange w:id="569" w:author="Ruan Van Mazijk" w:date="2019-10-08T17:37:00Z">
              <w:rPr>
                <w:highlight w:val="yellow"/>
              </w:rPr>
            </w:rPrChange>
          </w:rPr>
          <w:delText xml:space="preserve"> …</w:delText>
        </w:r>
      </w:del>
    </w:p>
    <w:p w14:paraId="73B50725" w14:textId="7480F7EF" w:rsidR="005D307E" w:rsidRDefault="00FD1C6D" w:rsidP="00F216EA">
      <w:pPr>
        <w:pStyle w:val="BodyText"/>
        <w:rPr>
          <w:ins w:id="570" w:author="Ruan Van Mazijk" w:date="2019-10-22T13:39:00Z"/>
          <w:lang w:val="en-ZA"/>
        </w:rPr>
      </w:pPr>
      <w:ins w:id="571" w:author="Ruan Van Mazijk" w:date="2019-10-18T13:28:00Z">
        <w:r>
          <w:t>a variety</w:t>
        </w:r>
      </w:ins>
      <w:ins w:id="572" w:author="Ruan Van Mazijk" w:date="2019-10-09T15:41:00Z">
        <w:r w:rsidR="00C63BD9">
          <w:t xml:space="preserve"> </w:t>
        </w:r>
      </w:ins>
      <w:ins w:id="573" w:author="Ruan Van Mazijk" w:date="2019-10-18T13:28:00Z">
        <w:r>
          <w:t>of en</w:t>
        </w:r>
      </w:ins>
      <w:ins w:id="574" w:author="Ruan Van Mazijk" w:date="2019-10-18T13:29:00Z">
        <w:r>
          <w:t>vironmental axes</w:t>
        </w:r>
        <w:r w:rsidR="00AB1D5C">
          <w:t>.</w:t>
        </w:r>
      </w:ins>
      <w:ins w:id="575" w:author="Ruan Van Mazijk" w:date="2019-10-09T15:41:00Z">
        <w:r w:rsidR="00C63BD9">
          <w:t xml:space="preserve"> </w:t>
        </w:r>
      </w:ins>
      <w:ins w:id="576" w:author="Ruan Van Mazijk" w:date="2019-10-18T13:29:00Z">
        <w:r w:rsidR="00AB1D5C">
          <w:t xml:space="preserve">We thus conclude </w:t>
        </w:r>
        <w:r w:rsidR="00BC37CB">
          <w:rPr>
            <w:lang w:val="en-ZA"/>
          </w:rPr>
          <w:t>there to be</w:t>
        </w:r>
      </w:ins>
      <w:ins w:id="577" w:author="Ruan Van Mazijk" w:date="2019-10-08T17:19:00Z">
        <w:r w:rsidR="00F31256" w:rsidRPr="009A6ABA">
          <w:rPr>
            <w:lang w:val="en-ZA"/>
          </w:rPr>
          <w:t xml:space="preserve"> </w:t>
        </w:r>
        <w:r w:rsidR="002D0C5E" w:rsidRPr="009A6ABA">
          <w:rPr>
            <w:lang w:val="en-ZA"/>
          </w:rPr>
          <w:t xml:space="preserve">an underlying </w:t>
        </w:r>
      </w:ins>
      <w:ins w:id="578" w:author="Ruan Van Mazijk" w:date="2019-10-08T14:48:00Z">
        <w:r w:rsidR="007608D6" w:rsidRPr="009A6ABA">
          <w:rPr>
            <w:lang w:val="en-ZA"/>
          </w:rPr>
          <w:t>common relationship</w:t>
        </w:r>
      </w:ins>
      <w:ins w:id="579" w:author="Ruan Van Mazijk" w:date="2019-10-08T17:19:00Z">
        <w:r w:rsidR="002D0C5E" w:rsidRPr="009A6ABA">
          <w:rPr>
            <w:lang w:val="en-ZA"/>
          </w:rPr>
          <w:t xml:space="preserve"> between species richness</w:t>
        </w:r>
      </w:ins>
      <w:ins w:id="580" w:author="Ruan Van Mazijk" w:date="2019-10-22T15:49:00Z">
        <w:r w:rsidR="00342EA6">
          <w:rPr>
            <w:lang w:val="en-ZA"/>
          </w:rPr>
          <w:t xml:space="preserve"> and environmental heterogeneity</w:t>
        </w:r>
      </w:ins>
      <w:ins w:id="581" w:author="Ruan Van Mazijk" w:date="2019-10-22T12:42:00Z">
        <w:r w:rsidR="002011C9">
          <w:rPr>
            <w:lang w:val="en-ZA"/>
          </w:rPr>
          <w:t>. The spatial distribution of species richness, across a variety of taxa,</w:t>
        </w:r>
      </w:ins>
      <w:ins w:id="582" w:author="Ruan Van Mazijk" w:date="2019-10-22T12:39:00Z">
        <w:r w:rsidR="00C75415">
          <w:rPr>
            <w:lang w:val="en-ZA"/>
          </w:rPr>
          <w:t xml:space="preserve"> has previously been linked to</w:t>
        </w:r>
      </w:ins>
      <w:ins w:id="583" w:author="Ruan Van Mazijk" w:date="2019-10-22T09:47:00Z">
        <w:r w:rsidR="009027B2" w:rsidRPr="009027B2">
          <w:rPr>
            <w:lang w:val="en-ZA"/>
          </w:rPr>
          <w:t xml:space="preserve"> spatial</w:t>
        </w:r>
      </w:ins>
      <w:ins w:id="584" w:author="Ruan Van Mazijk" w:date="2019-10-22T15:49:00Z">
        <w:r w:rsidR="00AD6B4B">
          <w:rPr>
            <w:lang w:val="en-ZA"/>
          </w:rPr>
          <w:t xml:space="preserve">ly-configured </w:t>
        </w:r>
      </w:ins>
      <w:ins w:id="585" w:author="Ruan Van Mazijk" w:date="2019-10-22T09:47:00Z">
        <w:r w:rsidR="009027B2" w:rsidRPr="009027B2">
          <w:rPr>
            <w:lang w:val="en-ZA"/>
          </w:rPr>
          <w:t>heterogeneity</w:t>
        </w:r>
      </w:ins>
      <w:ins w:id="586" w:author="Ruan Van Mazijk" w:date="2019-10-22T12:39:00Z">
        <w:r w:rsidR="00C75415">
          <w:rPr>
            <w:lang w:val="en-ZA"/>
          </w:rPr>
          <w:t xml:space="preserve"> in </w:t>
        </w:r>
      </w:ins>
      <w:ins w:id="587" w:author="Ruan Van Mazijk" w:date="2019-10-22T12:40:00Z">
        <w:r w:rsidR="00C75415">
          <w:rPr>
            <w:lang w:val="en-ZA"/>
          </w:rPr>
          <w:t>habitats</w:t>
        </w:r>
      </w:ins>
      <w:ins w:id="588" w:author="Ruan Van Mazijk" w:date="2019-10-22T09:47:00Z">
        <w:r w:rsidR="009027B2" w:rsidRPr="009027B2">
          <w:rPr>
            <w:lang w:val="en-ZA"/>
          </w:rPr>
          <w:t>, which can both stimulate ecological speciation and possible barriers to gene flow and can facilitate greater levels of species’ co-existence (</w:t>
        </w:r>
        <w:proofErr w:type="spellStart"/>
        <w:r w:rsidR="009027B2" w:rsidRPr="00C75415">
          <w:rPr>
            <w:highlight w:val="green"/>
            <w:lang w:val="en-ZA"/>
            <w:rPrChange w:id="589" w:author="Ruan Van Mazijk" w:date="2019-10-22T12:40:00Z">
              <w:rPr>
                <w:lang w:val="en-ZA"/>
              </w:rPr>
            </w:rPrChange>
          </w:rPr>
          <w:t>Thuiller</w:t>
        </w:r>
        <w:proofErr w:type="spellEnd"/>
        <w:r w:rsidR="009027B2" w:rsidRPr="00C75415">
          <w:rPr>
            <w:highlight w:val="green"/>
            <w:lang w:val="en-ZA"/>
            <w:rPrChange w:id="590" w:author="Ruan Van Mazijk" w:date="2019-10-22T12:40:00Z">
              <w:rPr>
                <w:lang w:val="en-ZA"/>
              </w:rPr>
            </w:rPrChange>
          </w:rPr>
          <w:t xml:space="preserve"> et al., 2006; </w:t>
        </w:r>
        <w:proofErr w:type="spellStart"/>
        <w:r w:rsidR="009027B2" w:rsidRPr="00C75415">
          <w:rPr>
            <w:highlight w:val="green"/>
            <w:lang w:val="en-ZA"/>
            <w:rPrChange w:id="591" w:author="Ruan Van Mazijk" w:date="2019-10-22T12:40:00Z">
              <w:rPr>
                <w:lang w:val="en-ZA"/>
              </w:rPr>
            </w:rPrChange>
          </w:rPr>
          <w:t>Mouchet</w:t>
        </w:r>
        <w:proofErr w:type="spellEnd"/>
        <w:r w:rsidR="009027B2" w:rsidRPr="00C75415">
          <w:rPr>
            <w:highlight w:val="green"/>
            <w:lang w:val="en-ZA"/>
            <w:rPrChange w:id="592" w:author="Ruan Van Mazijk" w:date="2019-10-22T12:40:00Z">
              <w:rPr>
                <w:lang w:val="en-ZA"/>
              </w:rPr>
            </w:rPrChange>
          </w:rPr>
          <w:t xml:space="preserve"> et al., 2015; Cramer &amp; </w:t>
        </w:r>
        <w:proofErr w:type="spellStart"/>
        <w:r w:rsidR="009027B2" w:rsidRPr="00C75415">
          <w:rPr>
            <w:highlight w:val="green"/>
            <w:lang w:val="en-ZA"/>
            <w:rPrChange w:id="593" w:author="Ruan Van Mazijk" w:date="2019-10-22T12:40:00Z">
              <w:rPr>
                <w:lang w:val="en-ZA"/>
              </w:rPr>
            </w:rPrChange>
          </w:rPr>
          <w:t>Verboom</w:t>
        </w:r>
        <w:proofErr w:type="spellEnd"/>
        <w:r w:rsidR="009027B2" w:rsidRPr="00C75415">
          <w:rPr>
            <w:highlight w:val="green"/>
            <w:lang w:val="en-ZA"/>
            <w:rPrChange w:id="594" w:author="Ruan Van Mazijk" w:date="2019-10-22T12:40:00Z">
              <w:rPr>
                <w:lang w:val="en-ZA"/>
              </w:rPr>
            </w:rPrChange>
          </w:rPr>
          <w:t>, 2016</w:t>
        </w:r>
      </w:ins>
      <w:ins w:id="595" w:author="Ruan Van Mazijk" w:date="2019-10-22T12:42:00Z">
        <w:r w:rsidR="002011C9" w:rsidRPr="002011C9">
          <w:rPr>
            <w:highlight w:val="green"/>
            <w:lang w:val="en-ZA"/>
            <w:rPrChange w:id="596" w:author="Ruan Van Mazijk" w:date="2019-10-22T12:43:00Z">
              <w:rPr>
                <w:lang w:val="en-ZA"/>
              </w:rPr>
            </w:rPrChange>
          </w:rPr>
          <w:t>; Rensburg et al., 2002; Hart et al., 2017</w:t>
        </w:r>
      </w:ins>
      <w:ins w:id="597" w:author="Ruan Van Mazijk" w:date="2019-10-22T12:43:00Z">
        <w:r w:rsidR="002011C9" w:rsidRPr="002011C9">
          <w:rPr>
            <w:highlight w:val="green"/>
            <w:lang w:val="en-ZA"/>
            <w:rPrChange w:id="598" w:author="Ruan Van Mazijk" w:date="2019-10-22T12:43:00Z">
              <w:rPr>
                <w:lang w:val="en-ZA"/>
              </w:rPr>
            </w:rPrChange>
          </w:rPr>
          <w:t xml:space="preserve">; Kerr et al., 2001; Levin et al., 2010; Lobo et al., 2004; </w:t>
        </w:r>
        <w:proofErr w:type="spellStart"/>
        <w:r w:rsidR="002011C9" w:rsidRPr="002011C9">
          <w:rPr>
            <w:highlight w:val="green"/>
            <w:lang w:val="en-ZA"/>
            <w:rPrChange w:id="599" w:author="Ruan Van Mazijk" w:date="2019-10-22T12:43:00Z">
              <w:rPr>
                <w:lang w:val="en-ZA"/>
              </w:rPr>
            </w:rPrChange>
          </w:rPr>
          <w:t>Kreft</w:t>
        </w:r>
        <w:proofErr w:type="spellEnd"/>
        <w:r w:rsidR="002011C9" w:rsidRPr="002011C9">
          <w:rPr>
            <w:highlight w:val="green"/>
            <w:lang w:val="en-ZA"/>
            <w:rPrChange w:id="600" w:author="Ruan Van Mazijk" w:date="2019-10-22T12:43:00Z">
              <w:rPr>
                <w:lang w:val="en-ZA"/>
              </w:rPr>
            </w:rPrChange>
          </w:rPr>
          <w:t xml:space="preserve"> &amp; </w:t>
        </w:r>
        <w:proofErr w:type="spellStart"/>
        <w:r w:rsidR="002011C9" w:rsidRPr="002011C9">
          <w:rPr>
            <w:highlight w:val="green"/>
            <w:lang w:val="en-ZA"/>
            <w:rPrChange w:id="601" w:author="Ruan Van Mazijk" w:date="2019-10-22T12:43:00Z">
              <w:rPr>
                <w:lang w:val="en-ZA"/>
              </w:rPr>
            </w:rPrChange>
          </w:rPr>
          <w:t>Jetz</w:t>
        </w:r>
        <w:proofErr w:type="spellEnd"/>
        <w:r w:rsidR="002011C9" w:rsidRPr="002011C9">
          <w:rPr>
            <w:highlight w:val="green"/>
            <w:lang w:val="en-ZA"/>
            <w:rPrChange w:id="602" w:author="Ruan Van Mazijk" w:date="2019-10-22T12:43:00Z">
              <w:rPr>
                <w:lang w:val="en-ZA"/>
              </w:rPr>
            </w:rPrChange>
          </w:rPr>
          <w:t>, 2007</w:t>
        </w:r>
      </w:ins>
      <w:ins w:id="603" w:author="Ruan Van Mazijk" w:date="2019-10-22T09:47:00Z">
        <w:r w:rsidR="009027B2" w:rsidRPr="009027B2">
          <w:rPr>
            <w:lang w:val="en-ZA"/>
          </w:rPr>
          <w:t>).</w:t>
        </w:r>
      </w:ins>
      <w:ins w:id="604" w:author="Ruan Van Mazijk" w:date="2019-10-22T13:34:00Z">
        <w:r w:rsidR="005D307E">
          <w:rPr>
            <w:lang w:val="en-ZA"/>
          </w:rPr>
          <w:t xml:space="preserve"> </w:t>
        </w:r>
      </w:ins>
      <w:ins w:id="605" w:author="Ruan Van Mazijk" w:date="2019-10-22T12:44:00Z">
        <w:r w:rsidR="00E129BB" w:rsidRPr="004F2756">
          <w:rPr>
            <w:lang w:val="en-ZA"/>
          </w:rPr>
          <w:t xml:space="preserve">Indeed, models that include </w:t>
        </w:r>
      </w:ins>
      <w:ins w:id="606" w:author="Ruan Van Mazijk" w:date="2019-10-22T12:50:00Z">
        <w:r w:rsidR="00144519">
          <w:rPr>
            <w:lang w:val="en-ZA"/>
          </w:rPr>
          <w:t>environmental heterogeneity</w:t>
        </w:r>
      </w:ins>
      <w:ins w:id="607" w:author="Ruan Van Mazijk" w:date="2019-10-22T12:44:00Z">
        <w:r w:rsidR="00E129BB" w:rsidRPr="004F2756">
          <w:rPr>
            <w:lang w:val="en-ZA"/>
          </w:rPr>
          <w:t xml:space="preserve"> yield </w:t>
        </w:r>
      </w:ins>
      <w:ins w:id="608" w:author="Ruan Van Mazijk" w:date="2019-10-22T13:33:00Z">
        <w:r w:rsidR="006D13EF">
          <w:rPr>
            <w:lang w:val="en-ZA"/>
          </w:rPr>
          <w:t>more accurate</w:t>
        </w:r>
      </w:ins>
      <w:ins w:id="609" w:author="Ruan Van Mazijk" w:date="2019-10-22T12:44:00Z">
        <w:r w:rsidR="00E129BB" w:rsidRPr="004F2756">
          <w:rPr>
            <w:lang w:val="en-ZA"/>
          </w:rPr>
          <w:t xml:space="preserve"> estimates of the richness of the Cape flora (</w:t>
        </w:r>
      </w:ins>
      <w:ins w:id="610" w:author="Ruan Van Mazijk" w:date="2019-10-22T15:50:00Z">
        <w:r w:rsidR="00AD6B4B">
          <w:rPr>
            <w:lang w:val="en-ZA"/>
          </w:rPr>
          <w:t xml:space="preserve">e.g. </w:t>
        </w:r>
      </w:ins>
      <w:proofErr w:type="spellStart"/>
      <w:ins w:id="611" w:author="Ruan Van Mazijk" w:date="2019-10-22T12:44:00Z">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ins>
      <w:ins w:id="612" w:author="Ruan Van Mazijk" w:date="2019-10-22T13:34:00Z">
        <w:r w:rsidR="005D307E">
          <w:rPr>
            <w:lang w:val="en-ZA"/>
          </w:rPr>
          <w:t>. Though much previous macroecological work ha</w:t>
        </w:r>
      </w:ins>
      <w:ins w:id="613" w:author="Ruan Van Mazijk" w:date="2019-10-22T13:37:00Z">
        <w:r w:rsidR="005D307E">
          <w:rPr>
            <w:lang w:val="en-ZA"/>
          </w:rPr>
          <w:t xml:space="preserve">s </w:t>
        </w:r>
      </w:ins>
      <w:ins w:id="614" w:author="Ruan Van Mazijk" w:date="2019-10-22T13:34:00Z">
        <w:r w:rsidR="005D307E">
          <w:rPr>
            <w:lang w:val="en-ZA"/>
          </w:rPr>
          <w:t>demonstra</w:t>
        </w:r>
      </w:ins>
      <w:ins w:id="615" w:author="Ruan Van Mazijk" w:date="2019-10-22T13:37:00Z">
        <w:r w:rsidR="005D307E">
          <w:rPr>
            <w:lang w:val="en-ZA"/>
          </w:rPr>
          <w:t xml:space="preserve">ted </w:t>
        </w:r>
      </w:ins>
      <w:ins w:id="616" w:author="Ruan Van Mazijk" w:date="2019-10-22T13:36:00Z">
        <w:r w:rsidR="005D307E">
          <w:rPr>
            <w:lang w:val="en-ZA"/>
          </w:rPr>
          <w:t xml:space="preserve">the importance of environmental heterogeneity alongside absolute environmental conditions </w:t>
        </w:r>
      </w:ins>
      <w:ins w:id="617" w:author="Ruan Van Mazijk" w:date="2019-10-22T15:45:00Z">
        <w:r w:rsidR="00DC4B68">
          <w:rPr>
            <w:lang w:val="en-ZA"/>
          </w:rPr>
          <w:t>(</w:t>
        </w:r>
      </w:ins>
      <w:proofErr w:type="spellStart"/>
      <w:ins w:id="618" w:author="Ruan Van Mazijk" w:date="2019-10-22T13:36:00Z">
        <w:r w:rsidR="005D307E" w:rsidRPr="00DC4B68">
          <w:rPr>
            <w:highlight w:val="yellow"/>
            <w:lang w:val="en-ZA"/>
            <w:rPrChange w:id="619" w:author="Ruan Van Mazijk" w:date="2019-10-22T15:45:00Z">
              <w:rPr>
                <w:lang w:val="en-ZA"/>
              </w:rPr>
            </w:rPrChange>
          </w:rPr>
          <w:t>sensu</w:t>
        </w:r>
        <w:proofErr w:type="spellEnd"/>
        <w:r w:rsidR="005D307E" w:rsidRPr="00DC4B68">
          <w:rPr>
            <w:highlight w:val="yellow"/>
            <w:lang w:val="en-ZA"/>
            <w:rPrChange w:id="620" w:author="Ruan Van Mazijk" w:date="2019-10-22T15:45:00Z">
              <w:rPr>
                <w:lang w:val="en-ZA"/>
              </w:rPr>
            </w:rPrChange>
          </w:rPr>
          <w:t xml:space="preserve"> energy-water theory</w:t>
        </w:r>
      </w:ins>
      <w:ins w:id="621" w:author="Ruan Van Mazijk" w:date="2019-10-22T15:45:00Z">
        <w:r w:rsidR="00DC4B68" w:rsidRPr="00DC4B68">
          <w:rPr>
            <w:highlight w:val="yellow"/>
            <w:lang w:val="en-ZA"/>
            <w:rPrChange w:id="622" w:author="Ruan Van Mazijk" w:date="2019-10-22T15:45:00Z">
              <w:rPr>
                <w:lang w:val="en-ZA"/>
              </w:rPr>
            </w:rPrChange>
          </w:rPr>
          <w:t>; refs</w:t>
        </w:r>
        <w:r w:rsidR="00DC4B68">
          <w:rPr>
            <w:lang w:val="en-ZA"/>
          </w:rPr>
          <w:t>)</w:t>
        </w:r>
      </w:ins>
      <w:ins w:id="623" w:author="Ruan Van Mazijk" w:date="2019-10-22T13:36:00Z">
        <w:r w:rsidR="005D307E">
          <w:rPr>
            <w:lang w:val="en-ZA"/>
          </w:rPr>
          <w:t xml:space="preserve"> </w:t>
        </w:r>
      </w:ins>
      <w:ins w:id="624" w:author="Ruan Van Mazijk" w:date="2019-10-22T13:37:00Z">
        <w:r w:rsidR="005D307E">
          <w:rPr>
            <w:lang w:val="en-ZA"/>
          </w:rPr>
          <w:t>in explaining</w:t>
        </w:r>
      </w:ins>
      <w:ins w:id="625" w:author="Ruan Van Mazijk" w:date="2019-10-22T13:38:00Z">
        <w:r w:rsidR="005D307E">
          <w:rPr>
            <w:lang w:val="en-ZA"/>
          </w:rPr>
          <w:t xml:space="preserve"> regional species richness</w:t>
        </w:r>
      </w:ins>
      <w:ins w:id="626" w:author="Ruan Van Mazijk" w:date="2019-10-22T13:37:00Z">
        <w:r w:rsidR="005D307E">
          <w:rPr>
            <w:lang w:val="en-ZA"/>
          </w:rPr>
          <w:t xml:space="preserve"> </w:t>
        </w:r>
      </w:ins>
      <w:ins w:id="627" w:author="Ruan Van Mazijk" w:date="2019-10-22T13:36:00Z">
        <w:r w:rsidR="005D307E">
          <w:rPr>
            <w:lang w:val="en-ZA"/>
          </w:rPr>
          <w:t>[</w:t>
        </w:r>
        <w:r w:rsidR="005D307E" w:rsidRPr="00C945C4">
          <w:rPr>
            <w:highlight w:val="yellow"/>
            <w:lang w:val="en-ZA"/>
            <w:rPrChange w:id="628" w:author="Ruan Van Mazijk" w:date="2019-10-22T15:45:00Z">
              <w:rPr>
                <w:lang w:val="en-ZA"/>
              </w:rPr>
            </w:rPrChange>
          </w:rPr>
          <w:t>reword</w:t>
        </w:r>
        <w:r w:rsidR="005D307E">
          <w:rPr>
            <w:lang w:val="en-ZA"/>
          </w:rPr>
          <w:t xml:space="preserve">!], our </w:t>
        </w:r>
      </w:ins>
      <w:ins w:id="629" w:author="Ruan Van Mazijk" w:date="2019-10-22T13:37:00Z">
        <w:r w:rsidR="005D307E">
          <w:rPr>
            <w:lang w:val="en-ZA"/>
          </w:rPr>
          <w:t>study identifies a common</w:t>
        </w:r>
      </w:ins>
      <w:ins w:id="630" w:author="Ruan Van Mazijk" w:date="2019-10-22T12:50:00Z">
        <w:r w:rsidR="00144519">
          <w:rPr>
            <w:lang w:val="en-ZA"/>
          </w:rPr>
          <w:t xml:space="preserve"> </w:t>
        </w:r>
      </w:ins>
      <w:ins w:id="631" w:author="Ruan Van Mazijk" w:date="2019-10-22T13:38:00Z">
        <w:r w:rsidR="005D307E">
          <w:rPr>
            <w:lang w:val="en-ZA"/>
          </w:rPr>
          <w:t xml:space="preserve">set of environmental axes the heterogeneity of which </w:t>
        </w:r>
      </w:ins>
      <w:ins w:id="632" w:author="Ruan Van Mazijk" w:date="2019-10-22T13:39:00Z">
        <w:r w:rsidR="005D307E">
          <w:rPr>
            <w:lang w:val="en-ZA"/>
          </w:rPr>
          <w:t>are associated with high levels of specie richness.</w:t>
        </w:r>
        <w:bookmarkStart w:id="633" w:name="_GoBack"/>
        <w:bookmarkEnd w:id="633"/>
      </w:ins>
    </w:p>
    <w:p w14:paraId="30A33E1C" w14:textId="0C18731C" w:rsidR="0081010D" w:rsidRPr="00B94618" w:rsidRDefault="005D307E" w:rsidP="00F216EA">
      <w:pPr>
        <w:pStyle w:val="BodyText"/>
        <w:rPr>
          <w:ins w:id="634" w:author="Ruan Van Mazijk" w:date="2019-10-22T09:55:00Z"/>
          <w:lang w:val="en-ZA"/>
          <w:rPrChange w:id="635" w:author="Ruan Van Mazijk" w:date="2019-10-22T12:39:00Z">
            <w:rPr>
              <w:ins w:id="636" w:author="Ruan Van Mazijk" w:date="2019-10-22T09:55:00Z"/>
            </w:rPr>
          </w:rPrChange>
        </w:rPr>
      </w:pPr>
      <w:ins w:id="637" w:author="Ruan Van Mazijk" w:date="2019-10-22T13:39:00Z">
        <w:r>
          <w:rPr>
            <w:lang w:val="en-ZA"/>
          </w:rPr>
          <w:t xml:space="preserve">… </w:t>
        </w:r>
      </w:ins>
      <w:ins w:id="638" w:author="Ruan Van Mazijk" w:date="2019-10-22T12:50:00Z">
        <w:r w:rsidR="00144519">
          <w:rPr>
            <w:lang w:val="en-ZA"/>
          </w:rPr>
          <w:t>particularly when constrained [</w:t>
        </w:r>
      </w:ins>
      <w:ins w:id="639" w:author="Ruan Van Mazijk" w:date="2019-10-22T12:51:00Z">
        <w:r w:rsidR="00144519">
          <w:rPr>
            <w:lang w:val="en-ZA"/>
          </w:rPr>
          <w:t>…]</w:t>
        </w:r>
      </w:ins>
      <w:ins w:id="640" w:author="Ruan Van Mazijk" w:date="2019-10-22T12:50:00Z">
        <w:r w:rsidR="00144519">
          <w:rPr>
            <w:lang w:val="en-ZA"/>
          </w:rPr>
          <w:t xml:space="preserve"> than those without</w:t>
        </w:r>
      </w:ins>
      <w:ins w:id="641" w:author="Ruan Van Mazijk" w:date="2019-10-22T12:41:00Z">
        <w:r w:rsidR="002011C9" w:rsidRPr="0081010D">
          <w:rPr>
            <w:lang w:val="en-ZA"/>
          </w:rPr>
          <w:t xml:space="preserve"> (</w:t>
        </w:r>
      </w:ins>
      <w:proofErr w:type="spellStart"/>
      <w:ins w:id="642" w:author="Ruan Van Mazijk" w:date="2019-10-22T12:43:00Z">
        <w:r w:rsidR="002011C9" w:rsidRPr="00DC4B68">
          <w:rPr>
            <w:highlight w:val="green"/>
            <w:lang w:val="en-ZA"/>
            <w:rPrChange w:id="643" w:author="Ruan Van Mazijk" w:date="2019-10-22T15:45:00Z">
              <w:rPr>
                <w:lang w:val="en-ZA"/>
              </w:rPr>
            </w:rPrChange>
          </w:rPr>
          <w:t>Kreft</w:t>
        </w:r>
        <w:proofErr w:type="spellEnd"/>
        <w:r w:rsidR="002011C9" w:rsidRPr="00DC4B68">
          <w:rPr>
            <w:highlight w:val="green"/>
            <w:lang w:val="en-ZA"/>
            <w:rPrChange w:id="644" w:author="Ruan Van Mazijk" w:date="2019-10-22T15:45:00Z">
              <w:rPr>
                <w:lang w:val="en-ZA"/>
              </w:rPr>
            </w:rPrChange>
          </w:rPr>
          <w:t xml:space="preserve"> &amp; </w:t>
        </w:r>
        <w:proofErr w:type="spellStart"/>
        <w:r w:rsidR="002011C9" w:rsidRPr="00DC4B68">
          <w:rPr>
            <w:highlight w:val="green"/>
            <w:lang w:val="en-ZA"/>
            <w:rPrChange w:id="645" w:author="Ruan Van Mazijk" w:date="2019-10-22T15:45:00Z">
              <w:rPr>
                <w:lang w:val="en-ZA"/>
              </w:rPr>
            </w:rPrChange>
          </w:rPr>
          <w:t>Jetz</w:t>
        </w:r>
        <w:proofErr w:type="spellEnd"/>
        <w:r w:rsidR="002011C9" w:rsidRPr="00DC4B68">
          <w:rPr>
            <w:highlight w:val="green"/>
            <w:lang w:val="en-ZA"/>
            <w:rPrChange w:id="646" w:author="Ruan Van Mazijk" w:date="2019-10-22T15:45:00Z">
              <w:rPr>
                <w:lang w:val="en-ZA"/>
              </w:rPr>
            </w:rPrChange>
          </w:rPr>
          <w:t>, 2007</w:t>
        </w:r>
      </w:ins>
      <w:ins w:id="647" w:author="Ruan Van Mazijk" w:date="2019-10-22T12:41:00Z">
        <w:r w:rsidR="002011C9" w:rsidRPr="0081010D">
          <w:rPr>
            <w:lang w:val="en-ZA"/>
          </w:rPr>
          <w:t>).</w:t>
        </w:r>
      </w:ins>
    </w:p>
    <w:p w14:paraId="26E2188E" w14:textId="77777777" w:rsidR="0081010D" w:rsidRDefault="0081010D" w:rsidP="00F216EA">
      <w:pPr>
        <w:pStyle w:val="BodyText"/>
        <w:rPr>
          <w:ins w:id="648" w:author="Ruan Van Mazijk" w:date="2019-10-22T09:55:00Z"/>
        </w:rPr>
      </w:pPr>
      <w:ins w:id="649" w:author="Ruan Van Mazijk" w:date="2019-10-22T09:55:00Z">
        <w:r>
          <w:t>[…]</w:t>
        </w:r>
      </w:ins>
    </w:p>
    <w:p w14:paraId="224AD5A0" w14:textId="200E79B1" w:rsidR="004F2756" w:rsidRDefault="0081010D" w:rsidP="00F216EA">
      <w:pPr>
        <w:pStyle w:val="BodyText"/>
        <w:rPr>
          <w:ins w:id="650" w:author="Ruan Van Mazijk" w:date="2019-10-22T09:58:00Z"/>
        </w:rPr>
      </w:pPr>
      <w:ins w:id="651" w:author="Ruan Van Mazijk" w:date="2019-10-22T09:55:00Z">
        <w:r w:rsidRPr="0081010D">
          <w:rPr>
            <w:lang w:val="en-ZA"/>
          </w:rPr>
          <w:t xml:space="preserve">A solution to the “paradox” of species co-existence </w:t>
        </w:r>
      </w:ins>
      <w:ins w:id="652" w:author="Ruan Van Mazijk" w:date="2019-10-22T12:40:00Z">
        <w:r w:rsidR="003D61EB">
          <w:rPr>
            <w:lang w:val="en-ZA"/>
          </w:rPr>
          <w:t>(</w:t>
        </w:r>
        <w:proofErr w:type="spellStart"/>
        <w:r w:rsidR="003D61EB" w:rsidRPr="003D61EB">
          <w:rPr>
            <w:lang w:val="en-ZA"/>
            <w:rPrChange w:id="653" w:author="Ruan Van Mazijk" w:date="2019-10-22T12:41:00Z">
              <w:rPr>
                <w:lang w:val="en-ZA"/>
              </w:rPr>
            </w:rPrChange>
          </w:rPr>
          <w:t>sensu</w:t>
        </w:r>
        <w:proofErr w:type="spellEnd"/>
        <w:r w:rsidR="003D61EB" w:rsidRPr="003D61EB">
          <w:rPr>
            <w:lang w:val="en-ZA"/>
            <w:rPrChange w:id="654" w:author="Ruan Van Mazijk" w:date="2019-10-22T12:41:00Z">
              <w:rPr>
                <w:lang w:val="en-ZA"/>
              </w:rPr>
            </w:rPrChange>
          </w:rPr>
          <w:t xml:space="preserve"> </w:t>
        </w:r>
        <w:r w:rsidR="003D61EB" w:rsidRPr="003D61EB">
          <w:rPr>
            <w:highlight w:val="green"/>
            <w:lang w:val="en-ZA"/>
            <w:rPrChange w:id="655" w:author="Ruan Van Mazijk" w:date="2019-10-22T12:40:00Z">
              <w:rPr>
                <w:lang w:val="en-ZA"/>
              </w:rPr>
            </w:rPrChange>
          </w:rPr>
          <w:t>Hart et al. 2007</w:t>
        </w:r>
        <w:r w:rsidR="003D61EB">
          <w:rPr>
            <w:lang w:val="en-ZA"/>
          </w:rPr>
          <w:t xml:space="preserve">) </w:t>
        </w:r>
      </w:ins>
      <w:ins w:id="656" w:author="Ruan Van Mazijk" w:date="2019-10-22T09:55:00Z">
        <w:r w:rsidRPr="0081010D">
          <w:rPr>
            <w:lang w:val="en-ZA"/>
          </w:rPr>
          <w:t xml:space="preserve">is environmental heterogeneity (EH): a more heterogeneous environment exhibits a larger environmental space, thus facilitating co-existence between more species. The spatial scale of heterogeneity, or “grain” of the environment, is also important to consider (Hart et al., 2017), as spatial scale in absolute environmental conditions has also been explored (Kerr et al., 2001; </w:t>
        </w:r>
        <w:proofErr w:type="spellStart"/>
        <w:r w:rsidRPr="0081010D">
          <w:rPr>
            <w:lang w:val="en-ZA"/>
          </w:rPr>
          <w:t>Baudena</w:t>
        </w:r>
        <w:proofErr w:type="spellEnd"/>
        <w:r w:rsidRPr="0081010D">
          <w:rPr>
            <w:lang w:val="en-ZA"/>
          </w:rPr>
          <w:t xml:space="preserve"> et al., 2015; </w:t>
        </w:r>
        <w:proofErr w:type="spellStart"/>
        <w:r w:rsidRPr="0081010D">
          <w:rPr>
            <w:lang w:val="en-ZA"/>
          </w:rPr>
          <w:lastRenderedPageBreak/>
          <w:t>Mouchet</w:t>
        </w:r>
        <w:proofErr w:type="spellEnd"/>
        <w:r w:rsidRPr="0081010D">
          <w:rPr>
            <w:lang w:val="en-ZA"/>
          </w:rPr>
          <w:t xml:space="preserve"> et al., 2015). Species co-existence and biodiversity maintenance is indeed suggested to be scale-dependent (Hart et al., 2017).</w:t>
        </w:r>
      </w:ins>
    </w:p>
    <w:p w14:paraId="20FFE912" w14:textId="77777777" w:rsidR="004F2756" w:rsidRDefault="004F2756" w:rsidP="00F216EA">
      <w:pPr>
        <w:pStyle w:val="BodyText"/>
        <w:rPr>
          <w:ins w:id="657" w:author="Ruan Van Mazijk" w:date="2019-10-22T09:58:00Z"/>
        </w:rPr>
      </w:pPr>
      <w:ins w:id="658" w:author="Ruan Van Mazijk" w:date="2019-10-22T09:58:00Z">
        <w:r>
          <w:t xml:space="preserve">[…] </w:t>
        </w:r>
      </w:ins>
    </w:p>
    <w:p w14:paraId="7F365749" w14:textId="571DD756" w:rsidR="008F6104" w:rsidRPr="008F6104" w:rsidRDefault="008F6104" w:rsidP="008F6104">
      <w:pPr>
        <w:pStyle w:val="BodyText"/>
        <w:rPr>
          <w:ins w:id="659" w:author="Ruan Van Mazijk" w:date="2019-10-22T10:04:00Z"/>
          <w:lang w:val="en-ZA"/>
        </w:rPr>
      </w:pPr>
      <w:ins w:id="660" w:author="Ruan Van Mazijk" w:date="2019-10-22T10:04:00Z">
        <w:r w:rsidRPr="008F6104">
          <w:rPr>
            <w:lang w:val="en-ZA"/>
          </w:rPr>
          <w:t xml:space="preserve">Cook et al. (2015) summarised the suites of hypotheses for the high levels of plant diversity in </w:t>
        </w:r>
        <w:proofErr w:type="spellStart"/>
        <w:r w:rsidRPr="008F6104">
          <w:rPr>
            <w:lang w:val="en-ZA"/>
          </w:rPr>
          <w:t>mediterranean</w:t>
        </w:r>
        <w:proofErr w:type="spellEnd"/>
        <w:r w:rsidRPr="008F6104">
          <w:rPr>
            <w:lang w:val="en-ZA"/>
          </w:rPr>
          <w:t xml:space="preserve">-type ecosystems. Broadly, these biodiversity hotspots are thought to arise due to greater levels of evolutionary diversification, ecological co-existence and time for species accumulation by either immigration or in situ evolution. Our study concerns the dual role of EH in facilitating ecological speciation along environmental gradients and a diversity of habitats in </w:t>
        </w:r>
        <w:proofErr w:type="spellStart"/>
        <w:r w:rsidRPr="008F6104">
          <w:rPr>
            <w:lang w:val="en-ZA"/>
          </w:rPr>
          <w:t>wich</w:t>
        </w:r>
        <w:proofErr w:type="spellEnd"/>
        <w:r w:rsidRPr="008F6104">
          <w:rPr>
            <w:lang w:val="en-ZA"/>
          </w:rPr>
          <w:t xml:space="preserve"> greater numbers of species may co-exist. We have correlative evidence for these processes, in that EH was positively associated with high levels of species richness and turnover in both regions. Further research should be aimed at distinguishing the roles of ecological speciation and species co-existence associated with EH in </w:t>
        </w:r>
        <w:proofErr w:type="spellStart"/>
        <w:r w:rsidRPr="008F6104">
          <w:rPr>
            <w:lang w:val="en-ZA"/>
          </w:rPr>
          <w:t>mediterranean</w:t>
        </w:r>
        <w:proofErr w:type="spellEnd"/>
        <w:r w:rsidRPr="008F6104">
          <w:rPr>
            <w:lang w:val="en-ZA"/>
          </w:rPr>
          <w:t>-type ecosystems. The role of environmental stability is relevant here (Cook et al., 2015, Pinto-</w:t>
        </w:r>
        <w:proofErr w:type="spellStart"/>
        <w:r w:rsidRPr="008F6104">
          <w:rPr>
            <w:lang w:val="en-ZA"/>
          </w:rPr>
          <w:t>Ledezma</w:t>
        </w:r>
        <w:proofErr w:type="spellEnd"/>
        <w:r w:rsidRPr="008F6104">
          <w:rPr>
            <w:lang w:val="en-ZA"/>
          </w:rPr>
          <w:t xml:space="preserve"> et al., 2018), both by allowing more continuous species accumulation when habitats persists through geologic time and by allowing environmental gradients to be stable long enough for ecological speciation to occur (Pinto-</w:t>
        </w:r>
        <w:proofErr w:type="spellStart"/>
        <w:r w:rsidRPr="008F6104">
          <w:rPr>
            <w:lang w:val="en-ZA"/>
          </w:rPr>
          <w:t>Ledezma</w:t>
        </w:r>
        <w:proofErr w:type="spellEnd"/>
        <w:r w:rsidRPr="008F6104">
          <w:rPr>
            <w:lang w:val="en-ZA"/>
          </w:rPr>
          <w:t xml:space="preserve"> et al., 2018). In the contexts of the Cape and SWA, this </w:t>
        </w:r>
        <w:proofErr w:type="gramStart"/>
        <w:r w:rsidRPr="008F6104">
          <w:rPr>
            <w:lang w:val="en-ZA"/>
          </w:rPr>
          <w:t>long term</w:t>
        </w:r>
        <w:proofErr w:type="gramEnd"/>
        <w:r w:rsidRPr="008F6104">
          <w:rPr>
            <w:lang w:val="en-ZA"/>
          </w:rPr>
          <w:t xml:space="preserve"> environmental stability, and the stability of EH through time, is indeed expected to contribute to these regions biodiversity (Hopper, 1979; Cowling et al., 1996).</w:t>
        </w:r>
      </w:ins>
    </w:p>
    <w:p w14:paraId="0F93FF1F" w14:textId="1D83A6F4" w:rsidR="004F2756" w:rsidRDefault="008F6104" w:rsidP="008F6104">
      <w:pPr>
        <w:pStyle w:val="BodyText"/>
        <w:rPr>
          <w:ins w:id="661" w:author="Ruan Van Mazijk" w:date="2019-10-22T10:04:00Z"/>
          <w:lang w:val="en-ZA"/>
        </w:rPr>
      </w:pPr>
      <w:ins w:id="662" w:author="Ruan Van Mazijk" w:date="2019-10-22T10:04:00Z">
        <w:r w:rsidRPr="008F6104">
          <w:rPr>
            <w:lang w:val="en-ZA"/>
          </w:rPr>
          <w:t xml:space="preserve">Ed: I’d like to include more information on the landscape/geologic history of the regions here, and link this to the notion of environmental stability and “species accumulation”, </w:t>
        </w:r>
        <w:proofErr w:type="spellStart"/>
        <w:r w:rsidRPr="008F6104">
          <w:rPr>
            <w:lang w:val="en-ZA"/>
          </w:rPr>
          <w:t>sensu</w:t>
        </w:r>
        <w:proofErr w:type="spellEnd"/>
        <w:r w:rsidRPr="008F6104">
          <w:rPr>
            <w:lang w:val="en-ZA"/>
          </w:rPr>
          <w:t xml:space="preserve"> Cook et al. (2015) and Pinto-</w:t>
        </w:r>
        <w:proofErr w:type="spellStart"/>
        <w:r w:rsidRPr="008F6104">
          <w:rPr>
            <w:lang w:val="en-ZA"/>
          </w:rPr>
          <w:t>Ledezma</w:t>
        </w:r>
        <w:proofErr w:type="spellEnd"/>
        <w:r w:rsidRPr="008F6104">
          <w:rPr>
            <w:lang w:val="en-ZA"/>
          </w:rPr>
          <w:t xml:space="preserve"> et al. (2018).</w:t>
        </w:r>
      </w:ins>
    </w:p>
    <w:p w14:paraId="5EA895F0" w14:textId="158C5B7E" w:rsidR="008F6104" w:rsidRDefault="008F6104" w:rsidP="008F6104">
      <w:pPr>
        <w:pStyle w:val="BodyText"/>
        <w:rPr>
          <w:ins w:id="663" w:author="Ruan Van Mazijk" w:date="2019-10-22T09:59:00Z"/>
          <w:lang w:val="en-ZA"/>
        </w:rPr>
      </w:pPr>
      <w:ins w:id="664" w:author="Ruan Van Mazijk" w:date="2019-10-22T10:04:00Z">
        <w:r>
          <w:rPr>
            <w:lang w:val="en-ZA"/>
          </w:rPr>
          <w:t>[…]</w:t>
        </w:r>
      </w:ins>
    </w:p>
    <w:p w14:paraId="6C81B49A" w14:textId="77777777" w:rsidR="00E87C83" w:rsidRDefault="004F2756" w:rsidP="00F216EA">
      <w:pPr>
        <w:pStyle w:val="BodyText"/>
        <w:rPr>
          <w:ins w:id="665" w:author="Ruan Van Mazijk" w:date="2019-10-22T10:05:00Z"/>
        </w:rPr>
      </w:pPr>
      <w:ins w:id="666" w:author="Ruan Van Mazijk" w:date="2019-10-22T09:59:00Z">
        <w:r w:rsidRPr="004F2756">
          <w:rPr>
            <w:lang w:val="en-ZA"/>
          </w:rPr>
          <w:t xml:space="preserve">Our findings here are correlative. There are, however, many proposed mechanisms to explain the correlative signals demonstrated here. Our findings support the hypothesis that </w:t>
        </w:r>
        <w:proofErr w:type="spellStart"/>
        <w:r w:rsidRPr="004F2756">
          <w:rPr>
            <w:lang w:val="en-ZA"/>
          </w:rPr>
          <w:t>mediterranean</w:t>
        </w:r>
        <w:proofErr w:type="spellEnd"/>
        <w:r w:rsidRPr="004F2756">
          <w:rPr>
            <w:lang w:val="en-ZA"/>
          </w:rPr>
          <w:t xml:space="preserve"> systems’ plant species richness is a function of spatial variability in environmental conditions. This can stimulate </w:t>
        </w:r>
        <w:proofErr w:type="gramStart"/>
        <w:r w:rsidRPr="004F2756">
          <w:rPr>
            <w:lang w:val="en-ZA"/>
          </w:rPr>
          <w:t>diversification, and</w:t>
        </w:r>
        <w:proofErr w:type="gramEnd"/>
        <w:r w:rsidRPr="004F2756">
          <w:rPr>
            <w:lang w:val="en-ZA"/>
          </w:rPr>
          <w:t xml:space="preserve"> maintain that diversity by providing a range of habitats for species co-existence. </w:t>
        </w:r>
        <w:proofErr w:type="spellStart"/>
        <w:r w:rsidRPr="004F2756">
          <w:rPr>
            <w:lang w:val="en-ZA"/>
          </w:rPr>
          <w:t>Oligtrophic</w:t>
        </w:r>
        <w:proofErr w:type="spellEnd"/>
        <w:r w:rsidRPr="004F2756">
          <w:rPr>
            <w:lang w:val="en-ZA"/>
          </w:rPr>
          <w:t xml:space="preserve"> soils can stimulate an increase in functional diversity, through the evolution of diverse nutrient acquisition strategies (</w:t>
        </w:r>
        <w:proofErr w:type="spellStart"/>
        <w:r w:rsidRPr="004F2756">
          <w:rPr>
            <w:lang w:val="en-ZA"/>
          </w:rPr>
          <w:t>Lambers</w:t>
        </w:r>
        <w:proofErr w:type="spellEnd"/>
        <w:r w:rsidRPr="004F2756">
          <w:rPr>
            <w:lang w:val="en-ZA"/>
          </w:rPr>
          <w:t xml:space="preserve"> et al., 2010; </w:t>
        </w:r>
        <w:proofErr w:type="spellStart"/>
        <w:r w:rsidRPr="004F2756">
          <w:rPr>
            <w:lang w:val="en-ZA"/>
          </w:rPr>
          <w:t>Verboom</w:t>
        </w:r>
        <w:proofErr w:type="spellEnd"/>
        <w:r w:rsidRPr="004F2756">
          <w:rPr>
            <w:lang w:val="en-ZA"/>
          </w:rPr>
          <w:t xml:space="preserve"> et al., 2017)—e.g. </w:t>
        </w:r>
        <w:proofErr w:type="spellStart"/>
        <w:r w:rsidRPr="004F2756">
          <w:rPr>
            <w:lang w:val="en-ZA"/>
          </w:rPr>
          <w:t>sclerophylly</w:t>
        </w:r>
        <w:proofErr w:type="spellEnd"/>
        <w:r w:rsidRPr="004F2756">
          <w:rPr>
            <w:lang w:val="en-ZA"/>
          </w:rPr>
          <w:t xml:space="preserve"> (Cramer et al., 2014; Cook et al., 2015). An aspect of the environment I have neglected to consider is fire, shown to also contribute to predictions here in the Cape (Cramer &amp; </w:t>
        </w:r>
        <w:proofErr w:type="spellStart"/>
        <w:r w:rsidRPr="004F2756">
          <w:rPr>
            <w:lang w:val="en-ZA"/>
          </w:rPr>
          <w:t>Verboom</w:t>
        </w:r>
        <w:proofErr w:type="spellEnd"/>
        <w:r w:rsidRPr="004F2756">
          <w:rPr>
            <w:lang w:val="en-ZA"/>
          </w:rPr>
          <w:t>, 2016). Cardillo (2012) have shown the structuring forces behind species co-occurrence patterns, and thus likely species richness,</w:t>
        </w:r>
        <w:r>
          <w:rPr>
            <w:lang w:val="en-ZA"/>
          </w:rPr>
          <w:t xml:space="preserve"> </w:t>
        </w:r>
        <w:r w:rsidRPr="004F2756">
          <w:rPr>
            <w:lang w:val="en-ZA"/>
          </w:rPr>
          <w:t>differ between species-pairs with different post-fire responses and those with similar post-fire responses.</w:t>
        </w:r>
      </w:ins>
    </w:p>
    <w:p w14:paraId="1985EBD6" w14:textId="77777777" w:rsidR="00E87C83" w:rsidRDefault="00E87C83" w:rsidP="00F216EA">
      <w:pPr>
        <w:pStyle w:val="BodyText"/>
        <w:rPr>
          <w:ins w:id="667" w:author="Ruan Van Mazijk" w:date="2019-10-22T10:05:00Z"/>
        </w:rPr>
      </w:pPr>
      <w:ins w:id="668" w:author="Ruan Van Mazijk" w:date="2019-10-22T10:05:00Z">
        <w:r>
          <w:t>[…]</w:t>
        </w:r>
      </w:ins>
    </w:p>
    <w:p w14:paraId="41928D93" w14:textId="5B7102D1" w:rsidR="004F2756" w:rsidRPr="00E87C83" w:rsidRDefault="00E87C83" w:rsidP="00F216EA">
      <w:pPr>
        <w:pStyle w:val="BodyText"/>
        <w:rPr>
          <w:ins w:id="669" w:author="Ruan Van Mazijk" w:date="2019-10-22T10:00:00Z"/>
          <w:rPrChange w:id="670" w:author="Ruan Van Mazijk" w:date="2019-10-22T10:05:00Z">
            <w:rPr>
              <w:ins w:id="671" w:author="Ruan Van Mazijk" w:date="2019-10-22T10:00:00Z"/>
              <w:lang w:val="en-ZA"/>
            </w:rPr>
          </w:rPrChange>
        </w:rPr>
      </w:pPr>
      <w:ins w:id="672" w:author="Ruan Van Mazijk" w:date="2019-10-22T10:05:00Z">
        <w:r w:rsidRPr="00E87C83">
          <w:rPr>
            <w:lang w:val="en-ZA"/>
          </w:rPr>
          <w:t xml:space="preserve">The Cape region has been found previously to have the second highest median topographic heterogeneity of the five Mediterranean-climate regions (Bradshaw &amp; Cowling, 2014). In the models developed by Cramer &amp; </w:t>
        </w:r>
        <w:proofErr w:type="spellStart"/>
        <w:r w:rsidRPr="00E87C83">
          <w:rPr>
            <w:lang w:val="en-ZA"/>
          </w:rPr>
          <w:t>Verboom</w:t>
        </w:r>
        <w:proofErr w:type="spellEnd"/>
        <w:r w:rsidRPr="00E87C83">
          <w:rPr>
            <w:lang w:val="en-ZA"/>
          </w:rPr>
          <w:t xml:space="preserve"> (2016) for South Africa, roughness in topography was largely superseded as an important predictor of species richness by other roughness variables. This is the case with our results too, likely as topographic complexity can be considered a proxy for gradients in other environmental axes, such as rainfall or temperature. In line with our hypotheses, a combination of absolute and heterogeneity variables </w:t>
        </w:r>
        <w:proofErr w:type="gramStart"/>
        <w:r w:rsidRPr="00E87C83">
          <w:rPr>
            <w:lang w:val="en-ZA"/>
          </w:rPr>
          <w:t>are</w:t>
        </w:r>
        <w:proofErr w:type="gramEnd"/>
        <w:r w:rsidRPr="00E87C83">
          <w:rPr>
            <w:lang w:val="en-ZA"/>
          </w:rPr>
          <w:t xml:space="preserve"> associated with species richness and turnover. These effects are region-specific, particularly in that patterns in the Cape are more strongly determined by edaphic conditions and EH while SWA patterns are more strongly determined by absolute </w:t>
        </w:r>
        <w:proofErr w:type="spellStart"/>
        <w:r w:rsidRPr="00E87C83">
          <w:rPr>
            <w:lang w:val="en-ZA"/>
          </w:rPr>
          <w:t>environmetal</w:t>
        </w:r>
        <w:proofErr w:type="spellEnd"/>
        <w:r w:rsidRPr="00E87C83">
          <w:rPr>
            <w:lang w:val="en-ZA"/>
          </w:rPr>
          <w:t xml:space="preserve"> conditions, particularly climate.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modelled global terrestrial vascular plant species richness, which focussed primarily on </w:t>
        </w:r>
        <w:r w:rsidRPr="00E87C83">
          <w:rPr>
            <w:lang w:val="en-ZA"/>
          </w:rPr>
          <w:lastRenderedPageBreak/>
          <w:t xml:space="preserve">using absolute environmental variables, underestimated the richness of the Cape flora. Though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did include topographic heterogeneity in their predictor set, topography is often a proxy for more biologically meaningful variables (Cramer &amp; </w:t>
        </w:r>
        <w:proofErr w:type="spellStart"/>
        <w:r w:rsidRPr="00E87C83">
          <w:rPr>
            <w:lang w:val="en-ZA"/>
          </w:rPr>
          <w:t>Verboom</w:t>
        </w:r>
        <w:proofErr w:type="spellEnd"/>
        <w:r w:rsidRPr="00E87C83">
          <w:rPr>
            <w:lang w:val="en-ZA"/>
          </w:rPr>
          <w:t xml:space="preserve">, 2016). This explains why the inclusion of these variables (e.g. roughness in mean annual precipitation) yields more accurate predictions of species richness. Indeed, </w:t>
        </w:r>
        <w:proofErr w:type="spellStart"/>
        <w:r w:rsidRPr="00E87C83">
          <w:rPr>
            <w:lang w:val="en-ZA"/>
          </w:rPr>
          <w:t>Thuiller</w:t>
        </w:r>
        <w:proofErr w:type="spellEnd"/>
        <w:r w:rsidRPr="00E87C83">
          <w:rPr>
            <w:lang w:val="en-ZA"/>
          </w:rPr>
          <w:t xml:space="preserve"> et al. (2006) also included topographic heterogeneity.</w:t>
        </w:r>
      </w:ins>
    </w:p>
    <w:p w14:paraId="1B553102" w14:textId="50D91181" w:rsidR="009C2E6A" w:rsidRDefault="009C2E6A">
      <w:pPr>
        <w:pStyle w:val="Heading2"/>
        <w:spacing w:line="240" w:lineRule="auto"/>
        <w:rPr>
          <w:ins w:id="673" w:author="Ruan Van Mazijk" w:date="2019-10-18T13:30:00Z"/>
          <w:lang w:val="en-ZA"/>
        </w:rPr>
        <w:pPrChange w:id="674" w:author="Ruan Van Mazijk" w:date="2019-10-18T14:05:00Z">
          <w:pPr>
            <w:pStyle w:val="BodyText"/>
            <w:tabs>
              <w:tab w:val="left" w:pos="6189"/>
            </w:tabs>
          </w:pPr>
        </w:pPrChange>
      </w:pPr>
      <w:ins w:id="675" w:author="Ruan Van Mazijk" w:date="2019-10-18T14:00:00Z">
        <w:r>
          <w:rPr>
            <w:lang w:val="en-ZA"/>
          </w:rPr>
          <w:t>Paragraph 2: Idiosyncrasies &amp; scale</w:t>
        </w:r>
      </w:ins>
    </w:p>
    <w:p w14:paraId="04587982" w14:textId="22C00F84" w:rsidR="00C50CE8" w:rsidRDefault="006F39AD" w:rsidP="006F39AD">
      <w:pPr>
        <w:pStyle w:val="BodyText"/>
        <w:tabs>
          <w:tab w:val="left" w:pos="6189"/>
        </w:tabs>
        <w:rPr>
          <w:ins w:id="676" w:author="Ruan Van Mazijk" w:date="2019-10-14T11:38:00Z"/>
          <w:lang w:val="en-ZA"/>
        </w:rPr>
        <w:pPrChange w:id="677" w:author="Ruan Van Mazijk" w:date="2019-10-22T09:38:00Z">
          <w:pPr>
            <w:pStyle w:val="BodyText"/>
            <w:tabs>
              <w:tab w:val="left" w:pos="6189"/>
            </w:tabs>
          </w:pPr>
        </w:pPrChange>
      </w:pPr>
      <w:ins w:id="678" w:author="Ruan Van Mazijk" w:date="2019-10-22T09:37:00Z">
        <w:r>
          <w:rPr>
            <w:lang w:val="en-ZA"/>
          </w:rPr>
          <w:t>Th</w:t>
        </w:r>
      </w:ins>
      <w:ins w:id="679" w:author="Ruan Van Mazijk" w:date="2019-10-22T09:38:00Z">
        <w:r>
          <w:rPr>
            <w:lang w:val="en-ZA"/>
          </w:rPr>
          <w:t xml:space="preserve">ough </w:t>
        </w:r>
      </w:ins>
      <w:ins w:id="680" w:author="Ruan Van Mazijk" w:date="2019-10-22T09:41:00Z">
        <w:r w:rsidR="00A53E92">
          <w:rPr>
            <w:lang w:val="en-ZA"/>
          </w:rPr>
          <w:t xml:space="preserve">we found </w:t>
        </w:r>
      </w:ins>
      <w:ins w:id="681" w:author="Ruan Van Mazijk" w:date="2019-10-22T09:39:00Z">
        <w:r>
          <w:rPr>
            <w:lang w:val="en-ZA"/>
          </w:rPr>
          <w:t>covariance between</w:t>
        </w:r>
      </w:ins>
      <w:ins w:id="682" w:author="Ruan Van Mazijk" w:date="2019-10-22T09:38:00Z">
        <w:r>
          <w:rPr>
            <w:lang w:val="en-ZA"/>
          </w:rPr>
          <w:t xml:space="preserve"> environmental heterogeneity and species richness, there are </w:t>
        </w:r>
      </w:ins>
      <w:ins w:id="683" w:author="Ruan Van Mazijk" w:date="2019-10-08T14:48:00Z">
        <w:r w:rsidR="007608D6" w:rsidRPr="009A6ABA">
          <w:rPr>
            <w:lang w:val="en-ZA"/>
          </w:rPr>
          <w:t>regional idiosyncrasies</w:t>
        </w:r>
      </w:ins>
      <w:ins w:id="684" w:author="Ruan Van Mazijk" w:date="2019-10-08T17:20:00Z">
        <w:r w:rsidR="002D0C5E" w:rsidRPr="009A6ABA">
          <w:rPr>
            <w:lang w:val="en-ZA"/>
          </w:rPr>
          <w:t xml:space="preserve"> to th</w:t>
        </w:r>
      </w:ins>
      <w:ins w:id="685" w:author="Ruan Van Mazijk" w:date="2019-10-22T09:39:00Z">
        <w:r>
          <w:rPr>
            <w:lang w:val="en-ZA"/>
          </w:rPr>
          <w:t>is</w:t>
        </w:r>
      </w:ins>
      <w:ins w:id="686" w:author="Ruan Van Mazijk" w:date="2019-10-08T17:20:00Z">
        <w:r w:rsidR="002D0C5E" w:rsidRPr="009A6ABA">
          <w:rPr>
            <w:lang w:val="en-ZA"/>
          </w:rPr>
          <w:t xml:space="preserve"> relationship (Figure 4)</w:t>
        </w:r>
      </w:ins>
      <w:ins w:id="687"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688" w:author="Ruan Van Mazijk" w:date="2019-10-14T11:37:00Z">
        <w:r w:rsidR="00C50CE8">
          <w:rPr>
            <w:lang w:val="en-ZA"/>
          </w:rPr>
          <w:t>i</w:t>
        </w:r>
      </w:ins>
      <w:ins w:id="689" w:author="Ruan Van Mazijk" w:date="2019-10-22T09:42:00Z">
        <w:r w:rsidR="00ED672F">
          <w:rPr>
            <w:lang w:val="en-ZA"/>
          </w:rPr>
          <w:t>chness vary in strength</w:t>
        </w:r>
      </w:ins>
      <w:ins w:id="690" w:author="Ruan Van Mazijk" w:date="2019-10-22T09:43:00Z">
        <w:r w:rsidR="00ED672F">
          <w:rPr>
            <w:lang w:val="en-ZA"/>
          </w:rPr>
          <w:t xml:space="preserve"> across spatial scales (Figure 3,4).</w:t>
        </w:r>
      </w:ins>
    </w:p>
    <w:p w14:paraId="614B47FB" w14:textId="77777777" w:rsidR="006F39AD" w:rsidRPr="004D7B30" w:rsidRDefault="006F39AD" w:rsidP="006F39AD">
      <w:pPr>
        <w:pStyle w:val="BodyText"/>
        <w:rPr>
          <w:ins w:id="691" w:author="Ruan Van Mazijk" w:date="2019-10-22T09:40:00Z"/>
          <w:lang w:val="en-ZA"/>
        </w:rPr>
      </w:pPr>
      <w:ins w:id="692" w:author="Ruan Van Mazijk" w:date="2019-10-22T09:40:00Z">
        <w:r>
          <w:rPr>
            <w:lang w:val="en-ZA"/>
          </w:rPr>
          <w:t xml:space="preserve">Extent vs grain of </w:t>
        </w:r>
        <w:r>
          <w:rPr>
            <w:i/>
            <w:lang w:val="en-ZA"/>
          </w:rPr>
          <w:t>S</w:t>
        </w:r>
        <w:r>
          <w:rPr>
            <w:lang w:val="en-ZA"/>
          </w:rPr>
          <w:t xml:space="preserve"> ~ heterogeneity rule: does it break down beyond MTEs? </w:t>
        </w:r>
        <w:proofErr w:type="spellStart"/>
        <w:r>
          <w:rPr>
            <w:lang w:val="en-ZA"/>
          </w:rPr>
          <w:t>Kreft</w:t>
        </w:r>
        <w:proofErr w:type="spellEnd"/>
        <w:r>
          <w:rPr>
            <w:lang w:val="en-ZA"/>
          </w:rPr>
          <w:t xml:space="preserve"> &amp; </w:t>
        </w:r>
        <w:proofErr w:type="spellStart"/>
        <w:r>
          <w:rPr>
            <w:lang w:val="en-ZA"/>
          </w:rPr>
          <w:t>Jetz</w:t>
        </w:r>
        <w:proofErr w:type="spellEnd"/>
        <w:r>
          <w:rPr>
            <w:lang w:val="en-ZA"/>
          </w:rPr>
          <w:t xml:space="preserve"> study was larger grain AND larger extent? How do these patterns (S~H) play out over global scales (in terms of both extent &amp; grain)?</w:t>
        </w:r>
      </w:ins>
    </w:p>
    <w:p w14:paraId="536875DF" w14:textId="1471C2C1" w:rsidR="00EA475C" w:rsidRDefault="00EA475C">
      <w:pPr>
        <w:pStyle w:val="BodyText"/>
        <w:tabs>
          <w:tab w:val="left" w:pos="6189"/>
        </w:tabs>
        <w:rPr>
          <w:ins w:id="693" w:author="Ruan Van Mazijk" w:date="2019-10-15T14:26:00Z"/>
          <w:lang w:val="en-ZA"/>
        </w:rPr>
      </w:pPr>
      <w:ins w:id="694" w:author="Ruan Van Mazijk" w:date="2019-10-15T14:24:00Z">
        <w:r>
          <w:rPr>
            <w:lang w:val="en-ZA"/>
          </w:rPr>
          <w:t xml:space="preserve">As </w:t>
        </w:r>
      </w:ins>
      <w:ins w:id="695" w:author="Ruan Van Mazijk" w:date="2019-10-15T14:25:00Z">
        <w:r w:rsidR="001841EC">
          <w:rPr>
            <w:lang w:val="en-ZA"/>
          </w:rPr>
          <w:t>spatial-scale is increased from</w:t>
        </w:r>
      </w:ins>
      <w:ins w:id="696" w:author="Ruan Van Mazijk" w:date="2019-10-15T14:24:00Z">
        <w:r>
          <w:rPr>
            <w:lang w:val="en-ZA"/>
          </w:rPr>
          <w:t xml:space="preserve"> </w:t>
        </w:r>
      </w:ins>
      <w:ins w:id="697" w:author="Ruan Van Mazijk" w:date="2019-10-15T14:26:00Z">
        <w:r w:rsidR="00812AF1">
          <w:rPr>
            <w:lang w:val="en-ZA"/>
          </w:rPr>
          <w:t xml:space="preserve">fine to broad (i.e. from </w:t>
        </w:r>
      </w:ins>
      <w:ins w:id="698" w:author="Ruan Van Mazijk" w:date="2019-10-15T14:24:00Z">
        <w:r>
          <w:rPr>
            <w:lang w:val="en-ZA"/>
          </w:rPr>
          <w:t>QDS</w:t>
        </w:r>
      </w:ins>
      <w:ins w:id="699" w:author="Ruan Van Mazijk" w:date="2019-10-15T14:26:00Z">
        <w:r w:rsidR="00812AF1">
          <w:rPr>
            <w:lang w:val="en-ZA"/>
          </w:rPr>
          <w:t>- to DS-scales</w:t>
        </w:r>
      </w:ins>
      <w:ins w:id="700" w:author="Ruan Van Mazijk" w:date="2019-10-15T14:24:00Z">
        <w:r>
          <w:rPr>
            <w:lang w:val="en-ZA"/>
          </w:rPr>
          <w:t>)</w:t>
        </w:r>
      </w:ins>
      <w:ins w:id="701" w:author="Ruan Van Mazijk" w:date="2019-10-15T14:25:00Z">
        <w:r w:rsidR="001841EC">
          <w:rPr>
            <w:lang w:val="en-ZA"/>
          </w:rPr>
          <w:t>,</w:t>
        </w:r>
        <w:r w:rsidR="0034157B">
          <w:rPr>
            <w:lang w:val="en-ZA"/>
          </w:rPr>
          <w:t xml:space="preserve"> </w:t>
        </w:r>
      </w:ins>
      <w:ins w:id="702" w:author="Ruan Van Mazijk" w:date="2019-10-15T14:26:00Z">
        <w:r w:rsidR="00E73884">
          <w:rPr>
            <w:lang w:val="en-ZA"/>
          </w:rPr>
          <w:t>the GCFR</w:t>
        </w:r>
      </w:ins>
    </w:p>
    <w:p w14:paraId="24EE2F97" w14:textId="1CA8C4A3" w:rsidR="00E73884" w:rsidRDefault="00E73884">
      <w:pPr>
        <w:pStyle w:val="BodyText"/>
        <w:tabs>
          <w:tab w:val="left" w:pos="6189"/>
        </w:tabs>
        <w:rPr>
          <w:ins w:id="703" w:author="Ruan Van Mazijk" w:date="2019-10-15T14:24:00Z"/>
          <w:lang w:val="en-ZA"/>
        </w:rPr>
      </w:pPr>
      <w:ins w:id="704" w:author="Ruan Van Mazijk" w:date="2019-10-15T14:26:00Z">
        <w:r>
          <w:rPr>
            <w:lang w:val="en-ZA"/>
          </w:rPr>
          <w:t xml:space="preserve">The </w:t>
        </w:r>
      </w:ins>
      <w:ins w:id="705" w:author="Ruan Van Mazijk" w:date="2019-10-15T14:28:00Z">
        <w:r w:rsidR="00124716">
          <w:rPr>
            <w:lang w:val="en-ZA"/>
          </w:rPr>
          <w:t xml:space="preserve">greater species richness per unit area in the </w:t>
        </w:r>
      </w:ins>
      <w:ins w:id="706" w:author="Ruan Van Mazijk" w:date="2019-10-15T14:26:00Z">
        <w:r>
          <w:rPr>
            <w:lang w:val="en-ZA"/>
          </w:rPr>
          <w:t>GCFR</w:t>
        </w:r>
      </w:ins>
      <w:ins w:id="707" w:author="Ruan Van Mazijk" w:date="2019-10-15T14:28:00Z">
        <w:r w:rsidR="003745E1">
          <w:rPr>
            <w:lang w:val="en-ZA"/>
          </w:rPr>
          <w:t xml:space="preserve"> at broader spatial-scales is attributable to the greater turnover-partition o</w:t>
        </w:r>
      </w:ins>
      <w:ins w:id="708" w:author="Ruan Van Mazijk" w:date="2019-10-15T14:29:00Z">
        <w:r w:rsidR="005C24B1">
          <w:rPr>
            <w:lang w:val="en-ZA"/>
          </w:rPr>
          <w:t>f squ</w:t>
        </w:r>
      </w:ins>
      <w:ins w:id="709" w:author="Ruan Van Mazijk" w:date="2019-10-18T11:40:00Z">
        <w:r w:rsidR="00745B62">
          <w:rPr>
            <w:lang w:val="en-ZA"/>
          </w:rPr>
          <w:t>a</w:t>
        </w:r>
      </w:ins>
      <w:ins w:id="710" w:author="Ruan Van Mazijk" w:date="2019-10-15T14:29:00Z">
        <w:r w:rsidR="005C24B1">
          <w:rPr>
            <w:lang w:val="en-ZA"/>
          </w:rPr>
          <w:t>res</w:t>
        </w:r>
      </w:ins>
    </w:p>
    <w:p w14:paraId="1F43BF56" w14:textId="0C55D210" w:rsidR="00C44637" w:rsidRPr="009A6ABA" w:rsidRDefault="00C44637">
      <w:pPr>
        <w:pStyle w:val="BodyText"/>
        <w:tabs>
          <w:tab w:val="left" w:pos="6189"/>
        </w:tabs>
        <w:rPr>
          <w:ins w:id="711" w:author="Ruan Van Mazijk" w:date="2019-10-14T11:48:00Z"/>
          <w:lang w:val="en-ZA"/>
        </w:rPr>
      </w:pPr>
      <w:ins w:id="712"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pPr>
        <w:pStyle w:val="BodyText"/>
        <w:tabs>
          <w:tab w:val="left" w:pos="6189"/>
        </w:tabs>
        <w:rPr>
          <w:ins w:id="713" w:author="Ruan Van Mazijk" w:date="2019-10-09T17:18:00Z"/>
          <w:lang w:val="en-ZA"/>
        </w:rPr>
      </w:pPr>
      <w:ins w:id="714" w:author="Ruan Van Mazijk" w:date="2019-10-14T11:38:00Z">
        <w:r>
          <w:rPr>
            <w:lang w:val="en-ZA"/>
          </w:rPr>
          <w:t>[</w:t>
        </w:r>
      </w:ins>
      <w:ins w:id="715" w:author="Ruan Van Mazijk" w:date="2019-10-14T11:49:00Z">
        <w:r w:rsidR="00C44637">
          <w:rPr>
            <w:lang w:val="en-ZA"/>
          </w:rPr>
          <w:t>G</w:t>
        </w:r>
      </w:ins>
      <w:ins w:id="716" w:author="Ruan Van Mazijk" w:date="2019-10-08T17:27:00Z">
        <w:r w:rsidR="00962F28" w:rsidRPr="009A6ABA">
          <w:rPr>
            <w:lang w:val="en-ZA"/>
          </w:rPr>
          <w:t>reater</w:t>
        </w:r>
      </w:ins>
      <w:ins w:id="717" w:author="Ruan Van Mazijk" w:date="2019-10-08T17:25:00Z">
        <w:r w:rsidR="003067AF" w:rsidRPr="009A6ABA">
          <w:rPr>
            <w:lang w:val="en-ZA"/>
          </w:rPr>
          <w:t xml:space="preserve"> disparity in</w:t>
        </w:r>
      </w:ins>
      <w:ins w:id="718" w:author="Ruan Van Mazijk" w:date="2019-10-08T17:23:00Z">
        <w:r w:rsidR="00390307" w:rsidRPr="009A6ABA">
          <w:rPr>
            <w:lang w:val="en-ZA"/>
          </w:rPr>
          <w:t xml:space="preserve"> </w:t>
        </w:r>
      </w:ins>
      <w:ins w:id="719" w:author="Ruan Van Mazijk" w:date="2019-10-08T17:26:00Z">
        <w:r w:rsidR="00200C02" w:rsidRPr="009A6ABA">
          <w:rPr>
            <w:lang w:val="en-ZA"/>
          </w:rPr>
          <w:t>topographic a</w:t>
        </w:r>
      </w:ins>
      <w:ins w:id="720" w:author="Ruan Van Mazijk" w:date="2019-10-08T17:27:00Z">
        <w:r w:rsidR="00200C02" w:rsidRPr="009A6ABA">
          <w:rPr>
            <w:lang w:val="en-ZA"/>
          </w:rPr>
          <w:t>nd</w:t>
        </w:r>
      </w:ins>
      <w:ins w:id="721" w:author="Ruan Van Mazijk" w:date="2019-10-08T17:26:00Z">
        <w:r w:rsidR="00200C02" w:rsidRPr="009A6ABA">
          <w:rPr>
            <w:lang w:val="en-ZA"/>
          </w:rPr>
          <w:t xml:space="preserve"> climatic</w:t>
        </w:r>
      </w:ins>
      <w:ins w:id="722" w:author="Ruan Van Mazijk" w:date="2019-10-08T17:24:00Z">
        <w:r w:rsidR="00390307" w:rsidRPr="009A6ABA">
          <w:rPr>
            <w:lang w:val="en-ZA"/>
          </w:rPr>
          <w:t xml:space="preserve"> heterogeneity </w:t>
        </w:r>
      </w:ins>
      <w:ins w:id="723" w:author="Ruan Van Mazijk" w:date="2019-10-08T17:31:00Z">
        <w:r w:rsidR="00C4272D" w:rsidRPr="009A6ABA">
          <w:rPr>
            <w:lang w:val="en-ZA"/>
          </w:rPr>
          <w:t>than</w:t>
        </w:r>
      </w:ins>
      <w:ins w:id="724" w:author="Ruan Van Mazijk" w:date="2019-10-08T17:30:00Z">
        <w:r w:rsidR="00E40A5A" w:rsidRPr="009A6ABA">
          <w:rPr>
            <w:lang w:val="en-ZA"/>
          </w:rPr>
          <w:t xml:space="preserve"> in edaphic heterogeneity</w:t>
        </w:r>
      </w:ins>
      <w:ins w:id="725" w:author="Ruan Van Mazijk" w:date="2019-10-08T17:32:00Z">
        <w:r w:rsidR="0040220B" w:rsidRPr="009A6ABA">
          <w:rPr>
            <w:lang w:val="en-ZA"/>
          </w:rPr>
          <w:t xml:space="preserve"> </w:t>
        </w:r>
      </w:ins>
      <w:ins w:id="726" w:author="Ruan Van Mazijk" w:date="2019-10-08T17:33:00Z">
        <w:r w:rsidR="00B41324" w:rsidRPr="009A6ABA">
          <w:rPr>
            <w:lang w:val="en-ZA"/>
          </w:rPr>
          <w:t xml:space="preserve">between the </w:t>
        </w:r>
      </w:ins>
      <w:ins w:id="727" w:author="Ruan Van Mazijk" w:date="2019-10-09T15:46:00Z">
        <w:r w:rsidR="00823164">
          <w:rPr>
            <w:lang w:val="en-ZA"/>
          </w:rPr>
          <w:t>region</w:t>
        </w:r>
        <w:r w:rsidR="007C0E34">
          <w:rPr>
            <w:lang w:val="en-ZA"/>
          </w:rPr>
          <w:t>s</w:t>
        </w:r>
      </w:ins>
      <w:ins w:id="728" w:author="Ruan Van Mazijk" w:date="2019-10-14T11:38:00Z">
        <w:r>
          <w:rPr>
            <w:lang w:val="en-ZA"/>
          </w:rPr>
          <w:t>]</w:t>
        </w:r>
      </w:ins>
    </w:p>
    <w:p w14:paraId="080FCB39" w14:textId="1117EE66" w:rsidR="00EA59B7" w:rsidRPr="009A6ABA" w:rsidRDefault="007002B0">
      <w:pPr>
        <w:pStyle w:val="BodyText"/>
        <w:tabs>
          <w:tab w:val="left" w:pos="6189"/>
        </w:tabs>
        <w:rPr>
          <w:ins w:id="729" w:author="Ruan Van Mazijk" w:date="2019-10-08T14:46:00Z"/>
          <w:lang w:val="en-ZA"/>
        </w:rPr>
      </w:pPr>
      <w:ins w:id="730" w:author="Ruan Van Mazijk" w:date="2019-10-08T18:14:00Z">
        <w:r>
          <w:rPr>
            <w:lang w:val="en-ZA"/>
          </w:rPr>
          <w:t xml:space="preserve">[SWAFR richness &gt; than GCFR | heterogeneity </w:t>
        </w:r>
        <w:r w:rsidR="00874D62">
          <w:rPr>
            <w:lang w:val="en-ZA"/>
          </w:rPr>
          <w:t>(Figure 4)]</w:t>
        </w:r>
      </w:ins>
    </w:p>
    <w:p w14:paraId="69C777D9" w14:textId="7AE98349" w:rsidR="006C43C4" w:rsidRDefault="006C43C4">
      <w:pPr>
        <w:pStyle w:val="Heading2"/>
        <w:spacing w:line="240" w:lineRule="auto"/>
        <w:rPr>
          <w:ins w:id="731" w:author="Ruan Van Mazijk" w:date="2019-10-18T14:01:00Z"/>
          <w:lang w:val="en-ZA"/>
        </w:rPr>
        <w:pPrChange w:id="732" w:author="Ruan Van Mazijk" w:date="2019-10-18T14:05:00Z">
          <w:pPr>
            <w:pStyle w:val="BodyText"/>
            <w:tabs>
              <w:tab w:val="left" w:pos="6189"/>
            </w:tabs>
          </w:pPr>
        </w:pPrChange>
      </w:pPr>
      <w:ins w:id="733" w:author="Ruan Van Mazijk" w:date="2019-10-18T14:01:00Z">
        <w:r>
          <w:rPr>
            <w:lang w:val="en-ZA"/>
          </w:rPr>
          <w:t>Paragraph 3: History &amp; outliers</w:t>
        </w:r>
      </w:ins>
    </w:p>
    <w:p w14:paraId="3BF7E977" w14:textId="77777777" w:rsidR="00230ABA" w:rsidRDefault="0081010D" w:rsidP="00230ABA">
      <w:pPr>
        <w:pStyle w:val="BodyText"/>
        <w:tabs>
          <w:tab w:val="left" w:pos="6189"/>
        </w:tabs>
        <w:rPr>
          <w:ins w:id="734" w:author="Ruan Van Mazijk" w:date="2019-10-22T10:03:00Z"/>
          <w:lang w:val="en-ZA"/>
        </w:rPr>
      </w:pPr>
      <w:ins w:id="735" w:author="Ruan Van Mazijk" w:date="2019-10-22T09:56:00Z">
        <w:r>
          <w:rPr>
            <w:lang w:val="en-ZA"/>
          </w:rPr>
          <w:t>Just as biodiversity hotspots such as the GCFR and SWAFR</w:t>
        </w:r>
        <w:r w:rsidR="004F2756">
          <w:rPr>
            <w:lang w:val="en-ZA"/>
          </w:rPr>
          <w:t xml:space="preserve">, and indeed Mediterranean-type flora more generally, are often outliers in global-scale </w:t>
        </w:r>
      </w:ins>
      <w:ins w:id="736"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737" w:author="Ruan Van Mazijk" w:date="2019-10-22T09:58:00Z">
        <w:r w:rsidR="004F2756">
          <w:rPr>
            <w:lang w:val="en-ZA"/>
          </w:rPr>
          <w:t>. […] (Figure 5) […]</w:t>
        </w:r>
      </w:ins>
    </w:p>
    <w:p w14:paraId="5641BC73" w14:textId="04EABA40" w:rsidR="00230ABA" w:rsidRPr="009A6ABA" w:rsidRDefault="00230ABA" w:rsidP="00230ABA">
      <w:pPr>
        <w:pStyle w:val="BodyText"/>
        <w:tabs>
          <w:tab w:val="left" w:pos="6189"/>
        </w:tabs>
        <w:rPr>
          <w:ins w:id="738" w:author="Ruan Van Mazijk" w:date="2019-10-22T10:03:00Z"/>
          <w:lang w:val="en-ZA"/>
        </w:rPr>
      </w:pPr>
      <w:ins w:id="739"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740" w:author="Ruan Van Mazijk" w:date="2019-10-22T10:03:00Z"/>
          <w:lang w:val="en-ZA"/>
        </w:rPr>
      </w:pPr>
      <w:ins w:id="741"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742" w:author="Ruan Van Mazijk" w:date="2019-10-22T10:03:00Z"/>
          <w:lang w:val="en-ZA"/>
        </w:rPr>
      </w:pPr>
      <w:ins w:id="743"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744" w:author="Ruan Van Mazijk" w:date="2019-10-22T10:03:00Z"/>
          <w:lang w:val="en-ZA"/>
        </w:rPr>
      </w:pPr>
      <w:ins w:id="745" w:author="Ruan Van Mazijk" w:date="2019-10-22T10:03: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746" w:author="Ruan Van Mazijk" w:date="2019-10-22T10:03:00Z"/>
          <w:lang w:val="en-ZA"/>
        </w:rPr>
      </w:pPr>
      <w:ins w:id="747"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748" w:author="Ruan Van Mazijk" w:date="2019-10-22T10:03:00Z"/>
          <w:lang w:val="en-ZA"/>
        </w:rPr>
      </w:pPr>
      <w:ins w:id="749" w:author="Ruan Van Mazijk" w:date="2019-10-22T10:03:00Z">
        <w:r>
          <w:rPr>
            <w:lang w:val="en-ZA"/>
          </w:rPr>
          <w:t>S ~ DK vs Res</w:t>
        </w:r>
        <w:r>
          <w:rPr>
            <w:vertAlign w:val="subscript"/>
            <w:lang w:val="en-ZA"/>
          </w:rPr>
          <w:t>PC1</w:t>
        </w:r>
        <w:r>
          <w:rPr>
            <w:lang w:val="en-ZA"/>
          </w:rPr>
          <w:t xml:space="preserve"> ~ DK</w:t>
        </w:r>
      </w:ins>
    </w:p>
    <w:p w14:paraId="0D4E8174" w14:textId="0218D7EB" w:rsidR="0081010D" w:rsidRPr="007B77BA" w:rsidRDefault="00230ABA" w:rsidP="0081010D">
      <w:pPr>
        <w:pStyle w:val="BodyText"/>
        <w:numPr>
          <w:ilvl w:val="1"/>
          <w:numId w:val="25"/>
        </w:numPr>
        <w:tabs>
          <w:tab w:val="left" w:pos="6189"/>
        </w:tabs>
        <w:rPr>
          <w:ins w:id="750" w:author="Ruan Van Mazijk" w:date="2019-10-08T14:35:00Z"/>
          <w:lang w:val="en-ZA"/>
          <w:rPrChange w:id="751" w:author="Ruan Van Mazijk" w:date="2019-10-22T10:48:00Z">
            <w:rPr>
              <w:ins w:id="752" w:author="Ruan Van Mazijk" w:date="2019-10-08T14:35:00Z"/>
              <w:lang w:val="en-ZA"/>
            </w:rPr>
          </w:rPrChange>
        </w:rPr>
        <w:pPrChange w:id="753" w:author="Ruan Van Mazijk" w:date="2019-10-22T09:56:00Z">
          <w:pPr>
            <w:pStyle w:val="BodyText"/>
            <w:numPr>
              <w:numId w:val="20"/>
            </w:numPr>
            <w:tabs>
              <w:tab w:val="num" w:pos="720"/>
              <w:tab w:val="left" w:pos="6189"/>
            </w:tabs>
            <w:ind w:left="720" w:hanging="360"/>
          </w:pPr>
        </w:pPrChange>
      </w:pPr>
      <w:ins w:id="754" w:author="Ruan Van Mazijk" w:date="2019-10-22T10:03:00Z">
        <w:r>
          <w:rPr>
            <w:lang w:val="en-ZA"/>
          </w:rPr>
          <w:t xml:space="preserve">Is there a SWAFR equivalent? Likely not… </w:t>
        </w:r>
      </w:ins>
    </w:p>
    <w:p w14:paraId="3A4E2374" w14:textId="71973278" w:rsidR="00F9631E" w:rsidRDefault="006C43C4" w:rsidP="00054E1D">
      <w:pPr>
        <w:pStyle w:val="Heading2"/>
        <w:spacing w:line="240" w:lineRule="auto"/>
        <w:rPr>
          <w:ins w:id="755" w:author="Ruan Van Mazijk" w:date="2019-10-18T14:37:00Z"/>
        </w:rPr>
      </w:pPr>
      <w:ins w:id="756" w:author="Ruan Van Mazijk" w:date="2019-10-18T14:01:00Z">
        <w:r>
          <w:t>Paragraph 4:</w:t>
        </w:r>
      </w:ins>
      <w:ins w:id="757" w:author="Ruan Van Mazijk" w:date="2019-10-18T14:37:00Z">
        <w:r w:rsidR="00054E1D">
          <w:t xml:space="preserve"> </w:t>
        </w:r>
      </w:ins>
      <w:ins w:id="758" w:author="Ruan Van Mazijk" w:date="2019-10-18T14:32:00Z">
        <w:r w:rsidR="00F9631E">
          <w:t>[</w:t>
        </w:r>
      </w:ins>
      <w:ins w:id="759" w:author="Ruan Van Mazijk" w:date="2019-10-18T14:37:00Z">
        <w:r w:rsidR="00054E1D">
          <w:t>To discuss after the previous 3 are written</w:t>
        </w:r>
      </w:ins>
      <w:ins w:id="760" w:author="Ruan Van Mazijk" w:date="2019-10-18T14:32:00Z">
        <w:r w:rsidR="00F9631E">
          <w:t>]</w:t>
        </w:r>
      </w:ins>
    </w:p>
    <w:p w14:paraId="50781A08" w14:textId="542887F3" w:rsidR="00054E1D" w:rsidRDefault="00054E1D" w:rsidP="00054E1D">
      <w:pPr>
        <w:pStyle w:val="BodyText"/>
        <w:rPr>
          <w:ins w:id="761" w:author="Ruan Van Mazijk" w:date="2019-10-18T14:37:00Z"/>
        </w:rPr>
      </w:pPr>
      <w:ins w:id="762" w:author="Ruan Van Mazijk" w:date="2019-10-18T14:37:00Z">
        <w:r>
          <w:t>Ideas for now:</w:t>
        </w:r>
      </w:ins>
    </w:p>
    <w:p w14:paraId="31F459C2" w14:textId="1E19E021" w:rsidR="00054E1D" w:rsidRDefault="00C77445" w:rsidP="003C430F">
      <w:pPr>
        <w:pStyle w:val="BodyText"/>
        <w:numPr>
          <w:ilvl w:val="0"/>
          <w:numId w:val="24"/>
        </w:numPr>
        <w:rPr>
          <w:ins w:id="763" w:author="Ruan Van Mazijk" w:date="2019-10-18T14:38:00Z"/>
        </w:rPr>
      </w:pPr>
      <w:ins w:id="764" w:author="Ruan Van Mazijk" w:date="2019-10-18T14:38:00Z">
        <w:r>
          <w:lastRenderedPageBreak/>
          <w:t>Biodiversity = richness AND…</w:t>
        </w:r>
      </w:ins>
    </w:p>
    <w:p w14:paraId="61B812B9" w14:textId="2BE527E0" w:rsidR="00C77445" w:rsidRDefault="00C77445" w:rsidP="00C77445">
      <w:pPr>
        <w:pStyle w:val="BodyText"/>
        <w:numPr>
          <w:ilvl w:val="1"/>
          <w:numId w:val="24"/>
        </w:numPr>
        <w:rPr>
          <w:ins w:id="765" w:author="Ruan Van Mazijk" w:date="2019-10-18T14:38:00Z"/>
        </w:rPr>
      </w:pPr>
      <w:ins w:id="766" w:author="Ruan Van Mazijk" w:date="2019-10-18T14:38:00Z">
        <w:r>
          <w:t>Composition,</w:t>
        </w:r>
      </w:ins>
    </w:p>
    <w:p w14:paraId="113779D2" w14:textId="0E2C7422" w:rsidR="00C77445" w:rsidRDefault="00C77445" w:rsidP="00C77445">
      <w:pPr>
        <w:pStyle w:val="BodyText"/>
        <w:numPr>
          <w:ilvl w:val="1"/>
          <w:numId w:val="24"/>
        </w:numPr>
        <w:rPr>
          <w:ins w:id="767" w:author="Ruan Van Mazijk" w:date="2019-10-18T14:38:00Z"/>
        </w:rPr>
      </w:pPr>
      <w:ins w:id="768" w:author="Ruan Van Mazijk" w:date="2019-10-18T14:38:00Z">
        <w:r>
          <w:t>Functional diversity,</w:t>
        </w:r>
      </w:ins>
    </w:p>
    <w:p w14:paraId="5A6FE5EF" w14:textId="572E5508" w:rsidR="00C77445" w:rsidRDefault="00C77445" w:rsidP="00C77445">
      <w:pPr>
        <w:pStyle w:val="BodyText"/>
        <w:numPr>
          <w:ilvl w:val="1"/>
          <w:numId w:val="24"/>
        </w:numPr>
        <w:rPr>
          <w:ins w:id="769" w:author="Ruan Van Mazijk" w:date="2019-10-18T14:38:00Z"/>
        </w:rPr>
      </w:pPr>
      <w:ins w:id="770" w:author="Ruan Van Mazijk" w:date="2019-10-18T14:38:00Z">
        <w:r>
          <w:t>Phylogenetic diversity</w:t>
        </w:r>
      </w:ins>
      <w:ins w:id="771" w:author="Ruan Van Mazijk" w:date="2019-10-18T14:39:00Z">
        <w:r>
          <w:t xml:space="preserve"> (Re: Felix’ map in the fynbos book)</w:t>
        </w:r>
      </w:ins>
    </w:p>
    <w:p w14:paraId="38B1BF4C" w14:textId="7CC21F4B" w:rsidR="00C77445" w:rsidRDefault="00C77445" w:rsidP="00C77445">
      <w:pPr>
        <w:pStyle w:val="BodyText"/>
        <w:numPr>
          <w:ilvl w:val="0"/>
          <w:numId w:val="24"/>
        </w:numPr>
        <w:rPr>
          <w:ins w:id="772" w:author="Ruan Van Mazijk" w:date="2019-10-18T14:38:00Z"/>
        </w:rPr>
      </w:pPr>
      <w:ins w:id="773" w:author="Ruan Van Mazijk" w:date="2019-10-18T14:38:00Z">
        <w:r>
          <w:t>Conservation</w:t>
        </w:r>
      </w:ins>
    </w:p>
    <w:p w14:paraId="3E378A6A" w14:textId="1296FE79" w:rsidR="00C77445" w:rsidRDefault="00C77445">
      <w:pPr>
        <w:pStyle w:val="BodyText"/>
        <w:numPr>
          <w:ilvl w:val="1"/>
          <w:numId w:val="24"/>
        </w:numPr>
        <w:rPr>
          <w:ins w:id="774" w:author="Ruan Van Mazijk" w:date="2019-10-22T10:00:00Z"/>
        </w:rPr>
      </w:pPr>
      <w:ins w:id="775" w:author="Ruan Van Mazijk" w:date="2019-10-18T14:38:00Z">
        <w:r>
          <w:t xml:space="preserve">Habitat diversity = more species (Re: </w:t>
        </w:r>
      </w:ins>
      <w:ins w:id="776" w:author="Ruan Van Mazijk" w:date="2019-10-18T14:39:00Z">
        <w:r>
          <w:t>European reserve study Tony mentioned)</w:t>
        </w:r>
      </w:ins>
    </w:p>
    <w:p w14:paraId="64353444" w14:textId="79B3C94C" w:rsidR="0036753D" w:rsidRDefault="0036753D" w:rsidP="0036753D">
      <w:pPr>
        <w:pStyle w:val="BodyText"/>
        <w:rPr>
          <w:ins w:id="777" w:author="Ruan Van Mazijk" w:date="2019-10-22T10:00:00Z"/>
        </w:rPr>
      </w:pPr>
      <w:ins w:id="778" w:author="Ruan Van Mazijk" w:date="2019-10-22T10:00:00Z">
        <w:r>
          <w:t xml:space="preserve">Following from the understanding that functionally diverse assemblages, which are more likely to be more species rich, are likely to arise and/or occur in areas with diverse ecological pressures (Molina-Venegas et al., 2015), one would expect, then, heterogeneous habitats such as those in Mediterranean-type biodiversity hotspots to exhibit high levels functional beta diversity along steep environmental gradients (Molina-Venegas et al., 2015). If the niches concerning these functions are phylogenetically conserved among </w:t>
        </w:r>
        <w:proofErr w:type="gramStart"/>
        <w:r>
          <w:t>those biota</w:t>
        </w:r>
        <w:proofErr w:type="gramEnd"/>
        <w:r>
          <w:t xml:space="preserve">, then one would also expect high levels of species and phylogenetic beta diversity along these gradients (Molina-Venegas et al., 2015). This concurs with the notion put forward by Power et al. (2017), wherein megadiverse systems such as these represent the results of “phylogenetic niche conservatism on a heterogeneous landscape”. Thus, species and phylogenetic turnover should covary with environmental heterogeneity in some way. Indeed, endemism, at certain scales, could also follow this pattern. </w:t>
        </w:r>
        <w:proofErr w:type="spellStart"/>
        <w:r>
          <w:t>Thuiller</w:t>
        </w:r>
        <w:proofErr w:type="spellEnd"/>
        <w:r>
          <w:t xml:space="preserve"> et al. (2006) demonstrated that there are phylogenetic and biome-related determinants of species richness. This makes sense in light of the low probability of lineages crossing biome boundaries in Mediterranean systems (Power et al., 2017). NDVI and light availability, and the heterogeneity therein, are associated with high levels of floristic turnover (Power et al., 2017). This may be indicative of ecological </w:t>
        </w:r>
        <w:proofErr w:type="spellStart"/>
        <w:r>
          <w:t>specialisation</w:t>
        </w:r>
        <w:proofErr w:type="spellEnd"/>
        <w:r>
          <w:t xml:space="preserve"> precluding species from crossing these boundaries, thus increasing the level of endemism within a region, while also increasing the level of turnover, and thus likely species richness, along environmental gradients. Although, this may be debated. Beard et al. (2000) state that the high levels of endemism in SWA are function of habitat </w:t>
        </w:r>
        <w:proofErr w:type="spellStart"/>
        <w:r>
          <w:t>specialisation</w:t>
        </w:r>
        <w:proofErr w:type="spellEnd"/>
        <w:r>
          <w:t xml:space="preserve"> to soil mosaics. Cf. </w:t>
        </w:r>
        <w:proofErr w:type="spellStart"/>
        <w:r>
          <w:t>Laliberte</w:t>
        </w:r>
        <w:proofErr w:type="spellEnd"/>
        <w:r>
          <w:t xml:space="preserve"> et al. (2014), who say that this endemism is likely due to environmental filtering along these soil turnover sequences, as opposed to the juxtaposition of </w:t>
        </w:r>
        <w:proofErr w:type="spellStart"/>
        <w:r>
          <w:t>specialised</w:t>
        </w:r>
        <w:proofErr w:type="spellEnd"/>
        <w:r>
          <w:t xml:space="preserve"> species along soil gradients.</w:t>
        </w:r>
      </w:ins>
    </w:p>
    <w:p w14:paraId="45AD2326" w14:textId="5C1334A8" w:rsidR="0036753D" w:rsidRDefault="0036753D" w:rsidP="0036753D">
      <w:pPr>
        <w:pStyle w:val="BodyText"/>
        <w:rPr>
          <w:ins w:id="779" w:author="Ruan Van Mazijk" w:date="2019-10-22T10:01:00Z"/>
        </w:rPr>
      </w:pPr>
      <w:ins w:id="780" w:author="Ruan Van Mazijk" w:date="2019-10-22T10:00:00Z">
        <w:r>
          <w:t>Ed: Is it worth expanding this discussion to functional diversity and phylogenetic diversity metrics too?</w:t>
        </w:r>
      </w:ins>
    </w:p>
    <w:p w14:paraId="67D80A30" w14:textId="2961A4E8" w:rsidR="004B537C" w:rsidRDefault="004B537C" w:rsidP="0036753D">
      <w:pPr>
        <w:pStyle w:val="BodyText"/>
        <w:rPr>
          <w:ins w:id="781" w:author="Ruan Van Mazijk" w:date="2019-10-22T10:01:00Z"/>
        </w:rPr>
      </w:pPr>
      <w:ins w:id="782" w:author="Ruan Van Mazijk" w:date="2019-10-22T10:01:00Z">
        <w:r>
          <w:t>[…]</w:t>
        </w:r>
      </w:ins>
    </w:p>
    <w:p w14:paraId="0B88343C" w14:textId="6991CBA7" w:rsidR="004B537C" w:rsidRPr="004B537C" w:rsidRDefault="004B537C" w:rsidP="0036753D">
      <w:pPr>
        <w:pStyle w:val="BodyText"/>
        <w:rPr>
          <w:ins w:id="783" w:author="Ruan Van Mazijk" w:date="2019-10-18T14:32:00Z"/>
          <w:rPrChange w:id="784" w:author="Ruan Van Mazijk" w:date="2019-10-22T10:01:00Z">
            <w:rPr>
              <w:ins w:id="785" w:author="Ruan Van Mazijk" w:date="2019-10-18T14:32:00Z"/>
            </w:rPr>
          </w:rPrChange>
        </w:rPr>
        <w:pPrChange w:id="786" w:author="Ruan Van Mazijk" w:date="2019-10-22T10:00:00Z">
          <w:pPr>
            <w:pStyle w:val="Heading2"/>
            <w:spacing w:line="240" w:lineRule="auto"/>
          </w:pPr>
        </w:pPrChange>
      </w:pPr>
      <w:ins w:id="787" w:author="Ruan Van Mazijk" w:date="2019-10-22T10:01:00Z">
        <w:r w:rsidRPr="004B537C">
          <w:t xml:space="preserve">Summarily, we have demonstrated support for the generality of EH as a meaningful predictor of patterns of species richness and turnover in </w:t>
        </w:r>
        <w:proofErr w:type="spellStart"/>
        <w:r w:rsidRPr="004B537C">
          <w:t>mediterranean</w:t>
        </w:r>
        <w:proofErr w:type="spellEnd"/>
        <w:r w:rsidRPr="004B537C">
          <w:t>-type ecosystems. In SWA and the Cape, high levels of are also likely the results of long-term landscape and climatic stability (Hopper, 1979). Thus, the roles of environmental variability through space that persists through deep time are two important ways in which the environment relates to biodiversity in these regions. The efficacy of environmental stability through geological time should be explored further, comparing the Cape and SWA.</w:t>
        </w:r>
      </w:ins>
    </w:p>
    <w:p w14:paraId="5701901F" w14:textId="34CA006F" w:rsidR="00F9631E" w:rsidRDefault="00715F59" w:rsidP="00F216EA">
      <w:pPr>
        <w:pStyle w:val="Heading2"/>
        <w:spacing w:line="240" w:lineRule="auto"/>
        <w:rPr>
          <w:ins w:id="788" w:author="Ruan Van Mazijk" w:date="2019-10-18T14:32:00Z"/>
        </w:rPr>
      </w:pPr>
      <w:ins w:id="789" w:author="Ruan Van Mazijk" w:date="2019-10-18T14:32:00Z">
        <w:r>
          <w:t>Possible weaknesses to our study [</w:t>
        </w:r>
        <w:r w:rsidR="00F9631E">
          <w:t>not a paragraph]</w:t>
        </w:r>
      </w:ins>
      <w:ins w:id="790" w:author="Ruan Van Mazijk" w:date="2019-10-22T10:01:00Z">
        <w:r w:rsidR="004B537C">
          <w:t xml:space="preserve"> [also see stuff highlighted in pink above]</w:t>
        </w:r>
      </w:ins>
    </w:p>
    <w:p w14:paraId="00471A67" w14:textId="2092D0C8" w:rsidR="00F9631E" w:rsidRDefault="00F9631E" w:rsidP="00F9631E">
      <w:pPr>
        <w:pStyle w:val="BodyText"/>
        <w:numPr>
          <w:ilvl w:val="0"/>
          <w:numId w:val="23"/>
        </w:numPr>
        <w:rPr>
          <w:ins w:id="791" w:author="Ruan Van Mazijk" w:date="2019-10-18T14:33:00Z"/>
        </w:rPr>
      </w:pPr>
      <w:ins w:id="792" w:author="Ruan Van Mazijk" w:date="2019-10-18T14:32:00Z">
        <w:r>
          <w:t>What about absolute environment variables</w:t>
        </w:r>
      </w:ins>
      <w:ins w:id="793" w:author="Ruan Van Mazijk" w:date="2019-10-18T14:33:00Z">
        <w:r>
          <w:t>?</w:t>
        </w:r>
      </w:ins>
    </w:p>
    <w:p w14:paraId="3B605981" w14:textId="01C34237" w:rsidR="00E908E7" w:rsidRDefault="00E908E7" w:rsidP="00E908E7">
      <w:pPr>
        <w:pStyle w:val="BodyText"/>
        <w:numPr>
          <w:ilvl w:val="1"/>
          <w:numId w:val="23"/>
        </w:numPr>
        <w:rPr>
          <w:ins w:id="794" w:author="Ruan Van Mazijk" w:date="2019-10-18T14:34:00Z"/>
        </w:rPr>
      </w:pPr>
      <w:ins w:id="795" w:author="Ruan Van Mazijk" w:date="2019-10-18T14:34:00Z">
        <w:r>
          <w:lastRenderedPageBreak/>
          <w:t>Deal w/ post-review</w:t>
        </w:r>
      </w:ins>
    </w:p>
    <w:p w14:paraId="54FFFF08" w14:textId="56ABD871" w:rsidR="00E908E7" w:rsidRDefault="00E908E7">
      <w:pPr>
        <w:pStyle w:val="BodyText"/>
        <w:numPr>
          <w:ilvl w:val="1"/>
          <w:numId w:val="23"/>
        </w:numPr>
        <w:rPr>
          <w:ins w:id="796" w:author="Ruan Van Mazijk" w:date="2019-10-18T14:33:00Z"/>
        </w:rPr>
        <w:pPrChange w:id="797" w:author="Ruan Van Mazijk" w:date="2019-10-18T14:34:00Z">
          <w:pPr>
            <w:pStyle w:val="BodyText"/>
            <w:numPr>
              <w:numId w:val="23"/>
            </w:numPr>
            <w:ind w:left="720" w:hanging="360"/>
          </w:pPr>
        </w:pPrChange>
      </w:pPr>
      <w:ins w:id="798" w:author="Ruan Van Mazijk" w:date="2019-10-18T14:34:00Z">
        <w:r>
          <w:t xml:space="preserve">And </w:t>
        </w:r>
        <w:proofErr w:type="spellStart"/>
        <w:r>
          <w:t>emphasise</w:t>
        </w:r>
        <w:proofErr w:type="spellEnd"/>
        <w:r>
          <w:t xml:space="preserve"> throughout that that is not what we are here to do</w:t>
        </w:r>
      </w:ins>
    </w:p>
    <w:p w14:paraId="747EC2DE" w14:textId="2E0A7A17" w:rsidR="00F9631E" w:rsidRDefault="00F9631E" w:rsidP="00F9631E">
      <w:pPr>
        <w:pStyle w:val="BodyText"/>
        <w:numPr>
          <w:ilvl w:val="0"/>
          <w:numId w:val="23"/>
        </w:numPr>
        <w:rPr>
          <w:ins w:id="799" w:author="Ruan Van Mazijk" w:date="2019-10-18T14:34:00Z"/>
        </w:rPr>
      </w:pPr>
      <w:ins w:id="800" w:author="Ruan Van Mazijk" w:date="2019-10-18T14:33:00Z">
        <w:r>
          <w:t>Species-occurrence data &amp; collection effort?</w:t>
        </w:r>
      </w:ins>
    </w:p>
    <w:p w14:paraId="62FA9893" w14:textId="3FB2C156" w:rsidR="00E908E7" w:rsidRDefault="00E908E7" w:rsidP="00E908E7">
      <w:pPr>
        <w:pStyle w:val="BodyText"/>
        <w:numPr>
          <w:ilvl w:val="1"/>
          <w:numId w:val="23"/>
        </w:numPr>
        <w:rPr>
          <w:ins w:id="801" w:author="Ruan Van Mazijk" w:date="2019-10-18T14:34:00Z"/>
        </w:rPr>
      </w:pPr>
      <w:ins w:id="802" w:author="Ruan Van Mazijk" w:date="2019-10-18T14:34:00Z">
        <w:r>
          <w:t xml:space="preserve">Address outliers, and compare to </w:t>
        </w:r>
        <w:proofErr w:type="spellStart"/>
        <w:r>
          <w:t>Gioia</w:t>
        </w:r>
        <w:proofErr w:type="spellEnd"/>
        <w:r>
          <w:t xml:space="preserve"> &amp; Hopper 2007 </w:t>
        </w:r>
      </w:ins>
      <w:ins w:id="803" w:author="Ruan Van Mazijk" w:date="2019-10-18T14:36:00Z">
        <w:r w:rsidR="00AA7A8B">
          <w:t xml:space="preserve">(Re: rarefaction etc.) </w:t>
        </w:r>
      </w:ins>
      <w:ins w:id="804" w:author="Ruan Van Mazijk" w:date="2019-10-18T14:34:00Z">
        <w:r>
          <w:t>to show that, indeed, our data are flawed.</w:t>
        </w:r>
      </w:ins>
    </w:p>
    <w:p w14:paraId="55119A4B" w14:textId="3CFD57AD" w:rsidR="002A0480" w:rsidRDefault="00E908E7" w:rsidP="002A0480">
      <w:pPr>
        <w:pStyle w:val="BodyText"/>
        <w:numPr>
          <w:ilvl w:val="1"/>
          <w:numId w:val="23"/>
        </w:numPr>
        <w:rPr>
          <w:ins w:id="805" w:author="Ruan Van Mazijk" w:date="2019-10-22T10:02:00Z"/>
          <w:lang w:val="en-ZA"/>
        </w:rPr>
        <w:pPrChange w:id="806" w:author="Ruan Van Mazijk" w:date="2019-10-22T10:02:00Z">
          <w:pPr>
            <w:pStyle w:val="BodyText"/>
            <w:numPr>
              <w:numId w:val="23"/>
            </w:numPr>
            <w:ind w:left="720" w:hanging="360"/>
          </w:pPr>
        </w:pPrChange>
      </w:pPr>
      <w:ins w:id="807" w:author="Ruan Van Mazijk" w:date="2019-10-18T14:34:00Z">
        <w:r>
          <w:t xml:space="preserve">Also </w:t>
        </w:r>
        <w:r w:rsidR="00E510E6">
          <w:t xml:space="preserve">note Cramer &amp; </w:t>
        </w:r>
        <w:proofErr w:type="spellStart"/>
        <w:r w:rsidR="00E510E6">
          <w:t>Verboom</w:t>
        </w:r>
        <w:proofErr w:type="spellEnd"/>
        <w:r w:rsidR="00E510E6">
          <w:t xml:space="preserve"> 2017 managed </w:t>
        </w:r>
      </w:ins>
      <w:ins w:id="808" w:author="Ruan Van Mazijk" w:date="2019-10-18T14:35:00Z">
        <w:r w:rsidR="00E510E6">
          <w:t>in-spite of it</w:t>
        </w:r>
        <w:r w:rsidR="00AA7A8B">
          <w:t xml:space="preserve"> (Re: rarefaction et</w:t>
        </w:r>
      </w:ins>
      <w:ins w:id="809" w:author="Ruan Van Mazijk" w:date="2019-10-18T14:36:00Z">
        <w:r w:rsidR="00AA7A8B">
          <w:t>c.</w:t>
        </w:r>
      </w:ins>
      <w:ins w:id="810" w:author="Ruan Van Mazijk" w:date="2019-10-18T14:35:00Z">
        <w:r w:rsidR="00AA7A8B">
          <w:t>)</w:t>
        </w:r>
        <w:r w:rsidR="00E510E6">
          <w:t>!</w:t>
        </w:r>
      </w:ins>
    </w:p>
    <w:p w14:paraId="283D9B7A" w14:textId="77777777" w:rsidR="00E170D5" w:rsidRPr="00E170D5" w:rsidRDefault="002A0480" w:rsidP="002A0480">
      <w:pPr>
        <w:pStyle w:val="BodyText"/>
        <w:numPr>
          <w:ilvl w:val="1"/>
          <w:numId w:val="23"/>
        </w:numPr>
        <w:rPr>
          <w:ins w:id="811" w:author="Ruan Van Mazijk" w:date="2019-10-22T10:17:00Z"/>
          <w:lang w:val="en-ZA"/>
          <w:rPrChange w:id="812" w:author="Ruan Van Mazijk" w:date="2019-10-22T10:17:00Z">
            <w:rPr>
              <w:ins w:id="813" w:author="Ruan Van Mazijk" w:date="2019-10-22T10:17:00Z"/>
            </w:rPr>
          </w:rPrChange>
        </w:rPr>
      </w:pPr>
      <w:ins w:id="814" w:author="Ruan Van Mazijk" w:date="2019-10-22T10:02:00Z">
        <w:r w:rsidRPr="00F23B3F">
          <w:rPr>
            <w:lang w:val="en-ZA"/>
          </w:rPr>
          <w:t xml:space="preserve">In addition to the scale of our data, spatial bias in species </w:t>
        </w:r>
        <w:proofErr w:type="spellStart"/>
        <w:r w:rsidRPr="00F23B3F">
          <w:rPr>
            <w:lang w:val="en-ZA"/>
          </w:rPr>
          <w:t>occurence</w:t>
        </w:r>
        <w:proofErr w:type="spellEnd"/>
        <w:r w:rsidRPr="00F23B3F">
          <w:rPr>
            <w:lang w:val="en-ZA"/>
          </w:rPr>
          <w:t xml:space="preserve"> data must also be considered. GBIF data are sourced from both herbaria and plot-monitoring datasets. The relative contribution of each of these to GBIF data may vary between countries and regions—i.e. between the Cape and SWA. As recently noted by Guerin (2018), herbarium records and plot-based inventories describe regional flora with varying accuracy, especially with respect to documenting high levels of floristic turnover. We emphasise here our concerns that there the floral </w:t>
        </w:r>
        <w:proofErr w:type="spellStart"/>
        <w:r w:rsidRPr="00F23B3F">
          <w:rPr>
            <w:lang w:val="en-ZA"/>
          </w:rPr>
          <w:t>occurence</w:t>
        </w:r>
        <w:proofErr w:type="spellEnd"/>
        <w:r w:rsidRPr="00F23B3F">
          <w:rPr>
            <w:lang w:val="en-ZA"/>
          </w:rPr>
          <w:t xml:space="preserve"> data and soils information use in this study are especially at risk of spatial bias and/or inaccuracies.</w:t>
        </w:r>
      </w:ins>
    </w:p>
    <w:p w14:paraId="23701D77" w14:textId="556BEBB0" w:rsidR="00E908E7" w:rsidRPr="002A0480" w:rsidRDefault="00E170D5" w:rsidP="002A0480">
      <w:pPr>
        <w:pStyle w:val="BodyText"/>
        <w:numPr>
          <w:ilvl w:val="1"/>
          <w:numId w:val="23"/>
        </w:numPr>
        <w:rPr>
          <w:ins w:id="815" w:author="Ruan Van Mazijk" w:date="2019-10-18T14:33:00Z"/>
          <w:lang w:val="en-ZA"/>
          <w:rPrChange w:id="816" w:author="Ruan Van Mazijk" w:date="2019-10-22T10:02:00Z">
            <w:rPr>
              <w:ins w:id="817" w:author="Ruan Van Mazijk" w:date="2019-10-18T14:33:00Z"/>
            </w:rPr>
          </w:rPrChange>
        </w:rPr>
        <w:pPrChange w:id="818" w:author="Ruan Van Mazijk" w:date="2019-10-22T10:02:00Z">
          <w:pPr>
            <w:pStyle w:val="BodyText"/>
            <w:numPr>
              <w:numId w:val="23"/>
            </w:numPr>
            <w:ind w:left="720" w:hanging="360"/>
          </w:pPr>
        </w:pPrChange>
      </w:pPr>
      <w:ins w:id="819" w:author="Ruan Van Mazijk" w:date="2019-10-22T10:17:00Z">
        <w:r w:rsidRPr="00E170D5">
          <w:rPr>
            <w:lang w:val="en-ZA"/>
          </w:rPr>
          <w:t xml:space="preserve">Another issue related to spatial scales, as with any ecological study, is that of spatially uniform and representative plant species </w:t>
        </w:r>
        <w:proofErr w:type="spellStart"/>
        <w:r w:rsidRPr="00E170D5">
          <w:rPr>
            <w:lang w:val="en-ZA"/>
          </w:rPr>
          <w:t>occurence</w:t>
        </w:r>
        <w:proofErr w:type="spellEnd"/>
        <w:r w:rsidRPr="00E170D5">
          <w:rPr>
            <w:lang w:val="en-ZA"/>
          </w:rPr>
          <w:t xml:space="preserve"> data. Efforts were made herein to minimise differences in data-quality between SWA and Cape by using remote-sensing derived environmental data. Species </w:t>
        </w:r>
        <w:proofErr w:type="spellStart"/>
        <w:r w:rsidRPr="00E170D5">
          <w:rPr>
            <w:lang w:val="en-ZA"/>
          </w:rPr>
          <w:t>occurence</w:t>
        </w:r>
        <w:proofErr w:type="spellEnd"/>
        <w:r w:rsidRPr="00E170D5">
          <w:rPr>
            <w:lang w:val="en-ZA"/>
          </w:rPr>
          <w:t xml:space="preserve"> data, however, prove difficult to obtain with uniform methodology. South African biodiversity data is stored only to QDS-level accuracy. As such, our analyses were limited to that as the finest spatial scale, such that our environmental datasets necessarily, then, were also limited to the QDS-scale. This may complicate the interpretation of our analyses, as these data may be too coarse in scale to capture patterns of species richness and turnover and their associations with the </w:t>
        </w:r>
        <w:proofErr w:type="spellStart"/>
        <w:r w:rsidRPr="00E170D5">
          <w:rPr>
            <w:lang w:val="en-ZA"/>
          </w:rPr>
          <w:t>environmenta</w:t>
        </w:r>
        <w:proofErr w:type="spellEnd"/>
        <w:r w:rsidRPr="00E170D5">
          <w:rPr>
            <w:lang w:val="en-ZA"/>
          </w:rPr>
          <w:t xml:space="preserve"> </w:t>
        </w:r>
        <w:proofErr w:type="gramStart"/>
        <w:r w:rsidRPr="00E170D5">
          <w:rPr>
            <w:lang w:val="en-ZA"/>
          </w:rPr>
          <w:t>in reality in</w:t>
        </w:r>
        <w:proofErr w:type="gramEnd"/>
        <w:r w:rsidRPr="00E170D5">
          <w:rPr>
            <w:lang w:val="en-ZA"/>
          </w:rPr>
          <w:t xml:space="preserve"> empirically heterogeneous environments like the Cape and SWA.</w:t>
        </w:r>
      </w:ins>
    </w:p>
    <w:p w14:paraId="20B3AA30" w14:textId="77777777" w:rsidR="008C33E4" w:rsidRDefault="00F9631E" w:rsidP="008C33E4">
      <w:pPr>
        <w:pStyle w:val="BodyText"/>
        <w:numPr>
          <w:ilvl w:val="0"/>
          <w:numId w:val="23"/>
        </w:numPr>
        <w:rPr>
          <w:ins w:id="820" w:author="Ruan Van Mazijk" w:date="2019-10-18T14:35:00Z"/>
        </w:rPr>
      </w:pPr>
      <w:ins w:id="821" w:author="Ruan Van Mazijk" w:date="2019-10-18T14:33:00Z">
        <w:r>
          <w:t>Spatial autocorrelation?</w:t>
        </w:r>
      </w:ins>
    </w:p>
    <w:p w14:paraId="7E55C1FD" w14:textId="77777777" w:rsidR="008C33E4" w:rsidRDefault="008C33E4" w:rsidP="008C33E4">
      <w:pPr>
        <w:pStyle w:val="BodyText"/>
        <w:numPr>
          <w:ilvl w:val="1"/>
          <w:numId w:val="23"/>
        </w:numPr>
        <w:rPr>
          <w:ins w:id="822" w:author="Ruan Van Mazijk" w:date="2019-10-18T14:35:00Z"/>
        </w:rPr>
      </w:pPr>
      <w:ins w:id="823" w:author="Ruan Van Mazijk" w:date="2019-10-18T14:35:00Z">
        <w:r>
          <w:t xml:space="preserve">Our study is </w:t>
        </w:r>
        <w:r>
          <w:rPr>
            <w:i/>
          </w:rPr>
          <w:t>necessarily</w:t>
        </w:r>
        <w:r>
          <w:t xml:space="preserve"> correlative</w:t>
        </w:r>
      </w:ins>
    </w:p>
    <w:p w14:paraId="692F0388" w14:textId="68439F74" w:rsidR="00C964C6" w:rsidRPr="00C964C6" w:rsidRDefault="008C33E4" w:rsidP="00E87C83">
      <w:pPr>
        <w:pStyle w:val="BodyText"/>
        <w:numPr>
          <w:ilvl w:val="1"/>
          <w:numId w:val="23"/>
        </w:numPr>
        <w:pPrChange w:id="824" w:author="Ruan Van Mazijk" w:date="2019-10-22T10:05:00Z">
          <w:pPr/>
        </w:pPrChange>
      </w:pPr>
      <w:ins w:id="825" w:author="Ruan Van Mazijk" w:date="2019-10-18T14:35:00Z">
        <w:r>
          <w:t>Spatial arranged response AND predictors “cancel each other out”</w:t>
        </w:r>
      </w:ins>
      <w:r w:rsidR="004417B3">
        <w:br w:type="page"/>
      </w:r>
    </w:p>
    <w:p w14:paraId="18D025C9" w14:textId="77777777" w:rsidR="00DD7CD4" w:rsidRDefault="00D04776">
      <w:pPr>
        <w:pStyle w:val="Heading1"/>
        <w:rPr>
          <w:ins w:id="826" w:author="Ruan Van Mazijk" w:date="2019-10-14T11:49:00Z"/>
        </w:rPr>
      </w:pPr>
      <w:r w:rsidRPr="008A4E97">
        <w:lastRenderedPageBreak/>
        <w:t>Tables</w:t>
      </w:r>
      <w:bookmarkEnd w:id="547"/>
    </w:p>
    <w:p w14:paraId="1B2B3558" w14:textId="7CCF8712" w:rsidR="00D04776" w:rsidDel="00B73D31" w:rsidRDefault="00D04776" w:rsidP="004417B3">
      <w:pPr>
        <w:pStyle w:val="Heading1"/>
        <w:rPr>
          <w:del w:id="827" w:author="Ruan Van Mazijk" w:date="2019-10-08T17:09:00Z"/>
        </w:rPr>
      </w:pPr>
    </w:p>
    <w:p w14:paraId="0B8BF017" w14:textId="67294FA7" w:rsidR="003C533D" w:rsidDel="00D164D4" w:rsidRDefault="003C533D" w:rsidP="008A4E97">
      <w:pPr>
        <w:pStyle w:val="TableCaption"/>
        <w:spacing w:line="240" w:lineRule="auto"/>
        <w:rPr>
          <w:del w:id="828" w:author="Ruan Van Mazijk" w:date="2019-10-08T15:01:00Z"/>
          <w:moveFrom w:id="829" w:author="Ruan Van Mazijk" w:date="2019-10-08T13:56:00Z"/>
        </w:rPr>
      </w:pPr>
      <w:moveFromRangeStart w:id="830" w:author="Ruan Van Mazijk" w:date="2019-10-08T13:56:00Z" w:name="move21435422"/>
      <w:commentRangeStart w:id="831"/>
      <w:moveFrom w:id="832" w:author="Ruan Van Mazijk" w:date="2019-10-08T13:56:00Z">
        <w:del w:id="833" w:author="Ruan Van Mazijk" w:date="2019-10-08T15:01:00Z">
          <w:r w:rsidRPr="00242181" w:rsidDel="00D164D4">
            <w:rPr>
              <w:b/>
            </w:rPr>
            <w:delText>Table 1:</w:delText>
          </w:r>
          <w:r w:rsidDel="00D164D4">
            <w:delText xml:space="preserve"> </w:delText>
          </w:r>
          <w:commentRangeEnd w:id="831"/>
          <w:r w:rsidR="00F330A8" w:rsidDel="00D164D4">
            <w:rPr>
              <w:rStyle w:val="CommentReference"/>
              <w:rFonts w:ascii="Times New Roman" w:hAnsiTheme="minorHAnsi"/>
            </w:rPr>
            <w:commentReference w:id="831"/>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834"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835" w:author="Ruan Van Mazijk" w:date="2019-10-08T15:01:00Z"/>
                <w:moveFrom w:id="836" w:author="Ruan Van Mazijk" w:date="2019-10-08T13:56:00Z"/>
              </w:rPr>
            </w:pPr>
            <w:moveFrom w:id="837" w:author="Ruan Van Mazijk" w:date="2019-10-08T13:56:00Z">
              <w:del w:id="838"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839" w:author="Ruan Van Mazijk" w:date="2019-10-08T15:01:00Z"/>
                <w:moveFrom w:id="840" w:author="Ruan Van Mazijk" w:date="2019-10-08T13:56:00Z"/>
              </w:rPr>
            </w:pPr>
            <w:moveFrom w:id="841" w:author="Ruan Van Mazijk" w:date="2019-10-08T13:56:00Z">
              <w:del w:id="842"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843" w:author="Ruan Van Mazijk" w:date="2019-10-08T15:01:00Z"/>
                <w:moveFrom w:id="844" w:author="Ruan Van Mazijk" w:date="2019-10-08T13:56:00Z"/>
              </w:rPr>
            </w:pPr>
            <w:moveFrom w:id="845" w:author="Ruan Van Mazijk" w:date="2019-10-08T13:56:00Z">
              <w:del w:id="846"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847" w:author="Ruan Van Mazijk" w:date="2019-10-08T15:01:00Z"/>
                <w:moveFrom w:id="848" w:author="Ruan Van Mazijk" w:date="2019-10-08T13:56:00Z"/>
              </w:rPr>
            </w:pPr>
            <w:moveFrom w:id="849" w:author="Ruan Van Mazijk" w:date="2019-10-08T13:56:00Z">
              <w:del w:id="850" w:author="Ruan Van Mazijk" w:date="2019-10-08T15:01:00Z">
                <w:r w:rsidRPr="008A4E97" w:rsidDel="00D164D4">
                  <w:delText>Citation(s)</w:delText>
                </w:r>
              </w:del>
            </w:moveFrom>
          </w:p>
        </w:tc>
      </w:tr>
      <w:tr w:rsidR="00A526C4" w:rsidRPr="008A4E97" w:rsidDel="00D164D4" w14:paraId="4DA51379" w14:textId="0890274E" w:rsidTr="00A526C4">
        <w:trPr>
          <w:del w:id="851" w:author="Ruan Van Mazijk" w:date="2019-10-08T15:01:00Z"/>
        </w:trPr>
        <w:tc>
          <w:tcPr>
            <w:tcW w:w="1377" w:type="pct"/>
          </w:tcPr>
          <w:p w14:paraId="7A891CED" w14:textId="1ABD4C44" w:rsidR="00A526C4" w:rsidRPr="008A4E97" w:rsidDel="00D164D4" w:rsidRDefault="00A526C4" w:rsidP="00684A84">
            <w:pPr>
              <w:pStyle w:val="Compact"/>
              <w:rPr>
                <w:del w:id="852" w:author="Ruan Van Mazijk" w:date="2019-10-08T15:01:00Z"/>
                <w:moveFrom w:id="853" w:author="Ruan Van Mazijk" w:date="2019-10-08T13:56:00Z"/>
              </w:rPr>
            </w:pPr>
            <w:moveFrom w:id="854" w:author="Ruan Van Mazijk" w:date="2019-10-08T13:56:00Z">
              <w:del w:id="855"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856" w:author="Ruan Van Mazijk" w:date="2019-10-08T15:01:00Z"/>
                <w:moveFrom w:id="857" w:author="Ruan Van Mazijk" w:date="2019-10-08T13:56:00Z"/>
              </w:rPr>
            </w:pPr>
            <w:moveFrom w:id="858" w:author="Ruan Van Mazijk" w:date="2019-10-08T13:56:00Z">
              <w:del w:id="859"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860" w:author="Ruan Van Mazijk" w:date="2019-10-08T15:01:00Z"/>
                <w:moveFrom w:id="861" w:author="Ruan Van Mazijk" w:date="2019-10-08T13:56:00Z"/>
              </w:rPr>
            </w:pPr>
          </w:p>
        </w:tc>
        <w:tc>
          <w:tcPr>
            <w:tcW w:w="1086" w:type="pct"/>
          </w:tcPr>
          <w:p w14:paraId="1EC02DAD" w14:textId="26BF00D8" w:rsidR="00A526C4" w:rsidRPr="00637653" w:rsidDel="00D164D4" w:rsidRDefault="00A526C4" w:rsidP="00684A84">
            <w:pPr>
              <w:pStyle w:val="Compact"/>
              <w:rPr>
                <w:del w:id="862" w:author="Ruan Van Mazijk" w:date="2019-10-08T15:01:00Z"/>
                <w:moveFrom w:id="863" w:author="Ruan Van Mazijk" w:date="2019-10-08T13:56:00Z"/>
                <w:highlight w:val="yellow"/>
              </w:rPr>
            </w:pPr>
            <w:moveFrom w:id="864" w:author="Ruan Van Mazijk" w:date="2019-10-08T13:56:00Z">
              <w:del w:id="865"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866" w:author="Ruan Van Mazijk" w:date="2019-10-08T15:01:00Z"/>
        </w:trPr>
        <w:tc>
          <w:tcPr>
            <w:tcW w:w="1377" w:type="pct"/>
          </w:tcPr>
          <w:p w14:paraId="10871EE4" w14:textId="414D54E6" w:rsidR="00A526C4" w:rsidRPr="008A4E97" w:rsidDel="00D164D4" w:rsidRDefault="00A526C4" w:rsidP="00684A84">
            <w:pPr>
              <w:pStyle w:val="Compact"/>
              <w:rPr>
                <w:del w:id="867" w:author="Ruan Van Mazijk" w:date="2019-10-08T15:01:00Z"/>
                <w:moveFrom w:id="868" w:author="Ruan Van Mazijk" w:date="2019-10-08T13:56:00Z"/>
              </w:rPr>
            </w:pPr>
            <w:moveFrom w:id="869" w:author="Ruan Van Mazijk" w:date="2019-10-08T13:56:00Z">
              <w:del w:id="870"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871" w:author="Ruan Van Mazijk" w:date="2019-10-08T15:01:00Z"/>
                <w:moveFrom w:id="872" w:author="Ruan Van Mazijk" w:date="2019-10-08T13:56:00Z"/>
              </w:rPr>
            </w:pPr>
            <w:moveFrom w:id="873" w:author="Ruan Van Mazijk" w:date="2019-10-08T13:56:00Z">
              <w:del w:id="874"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875" w:author="Ruan Van Mazijk" w:date="2019-10-08T15:01:00Z"/>
                <w:moveFrom w:id="876" w:author="Ruan Van Mazijk" w:date="2019-10-08T13:56:00Z"/>
              </w:rPr>
            </w:pPr>
          </w:p>
        </w:tc>
        <w:tc>
          <w:tcPr>
            <w:tcW w:w="1086" w:type="pct"/>
          </w:tcPr>
          <w:p w14:paraId="51507F64" w14:textId="39220A2C" w:rsidR="00A526C4" w:rsidRPr="00637653" w:rsidDel="00D164D4" w:rsidRDefault="00A526C4" w:rsidP="00684A84">
            <w:pPr>
              <w:pStyle w:val="Compact"/>
              <w:rPr>
                <w:del w:id="877" w:author="Ruan Van Mazijk" w:date="2019-10-08T15:01:00Z"/>
                <w:moveFrom w:id="878" w:author="Ruan Van Mazijk" w:date="2019-10-08T13:56:00Z"/>
                <w:highlight w:val="yellow"/>
              </w:rPr>
            </w:pPr>
            <w:moveFrom w:id="879" w:author="Ruan Van Mazijk" w:date="2019-10-08T13:56:00Z">
              <w:del w:id="880"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881" w:author="Ruan Van Mazijk" w:date="2019-10-08T15:01:00Z"/>
        </w:trPr>
        <w:tc>
          <w:tcPr>
            <w:tcW w:w="1377" w:type="pct"/>
          </w:tcPr>
          <w:p w14:paraId="04354374" w14:textId="72612CF2" w:rsidR="003C533D" w:rsidRPr="008A4E97" w:rsidDel="00D164D4" w:rsidRDefault="003C533D" w:rsidP="008A4E97">
            <w:pPr>
              <w:pStyle w:val="Compact"/>
              <w:rPr>
                <w:del w:id="882" w:author="Ruan Van Mazijk" w:date="2019-10-08T15:01:00Z"/>
                <w:moveFrom w:id="883" w:author="Ruan Van Mazijk" w:date="2019-10-08T13:56:00Z"/>
              </w:rPr>
            </w:pPr>
            <w:moveFrom w:id="884" w:author="Ruan Van Mazijk" w:date="2019-10-08T13:56:00Z">
              <w:del w:id="885"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886" w:author="Ruan Van Mazijk" w:date="2019-10-08T15:01:00Z"/>
                <w:moveFrom w:id="887" w:author="Ruan Van Mazijk" w:date="2019-10-08T13:56:00Z"/>
              </w:rPr>
            </w:pPr>
            <w:moveFrom w:id="888" w:author="Ruan Van Mazijk" w:date="2019-10-08T13:56:00Z">
              <w:del w:id="889"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890" w:author="Ruan Van Mazijk" w:date="2019-10-08T15:01:00Z"/>
                <w:moveFrom w:id="891" w:author="Ruan Van Mazijk" w:date="2019-10-08T13:56:00Z"/>
              </w:rPr>
            </w:pPr>
            <w:moveFrom w:id="892" w:author="Ruan Van Mazijk" w:date="2019-10-08T13:56:00Z">
              <w:del w:id="893"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894" w:author="Ruan Van Mazijk" w:date="2019-10-08T15:01:00Z"/>
                <w:moveFrom w:id="895" w:author="Ruan Van Mazijk" w:date="2019-10-08T13:56:00Z"/>
                <w:highlight w:val="yellow"/>
              </w:rPr>
            </w:pPr>
            <w:moveFrom w:id="896" w:author="Ruan Van Mazijk" w:date="2019-10-08T13:56:00Z">
              <w:del w:id="897"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898" w:author="Ruan Van Mazijk" w:date="2019-10-08T15:01:00Z"/>
        </w:trPr>
        <w:tc>
          <w:tcPr>
            <w:tcW w:w="1377" w:type="pct"/>
          </w:tcPr>
          <w:p w14:paraId="2B4969CA" w14:textId="31A23E01" w:rsidR="003C533D" w:rsidRPr="008A4E97" w:rsidDel="00D164D4" w:rsidRDefault="003C533D" w:rsidP="008A4E97">
            <w:pPr>
              <w:pStyle w:val="Compact"/>
              <w:rPr>
                <w:del w:id="899" w:author="Ruan Van Mazijk" w:date="2019-10-08T15:01:00Z"/>
                <w:moveFrom w:id="900" w:author="Ruan Van Mazijk" w:date="2019-10-08T13:56:00Z"/>
              </w:rPr>
            </w:pPr>
            <w:moveFrom w:id="901" w:author="Ruan Van Mazijk" w:date="2019-10-08T13:56:00Z">
              <w:del w:id="902"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903" w:author="Ruan Van Mazijk" w:date="2019-10-08T15:01:00Z"/>
                <w:moveFrom w:id="904" w:author="Ruan Van Mazijk" w:date="2019-10-08T13:56:00Z"/>
              </w:rPr>
            </w:pPr>
            <w:moveFrom w:id="905" w:author="Ruan Van Mazijk" w:date="2019-10-08T13:56:00Z">
              <w:del w:id="906"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907" w:author="Ruan Van Mazijk" w:date="2019-10-08T15:01:00Z"/>
                <w:moveFrom w:id="908" w:author="Ruan Van Mazijk" w:date="2019-10-08T13:56:00Z"/>
              </w:rPr>
            </w:pPr>
            <w:moveFrom w:id="909" w:author="Ruan Van Mazijk" w:date="2019-10-08T13:56:00Z">
              <w:del w:id="910"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911" w:author="Ruan Van Mazijk" w:date="2019-10-08T15:01:00Z"/>
                <w:moveFrom w:id="912" w:author="Ruan Van Mazijk" w:date="2019-10-08T13:56:00Z"/>
                <w:highlight w:val="yellow"/>
              </w:rPr>
            </w:pPr>
            <w:moveFrom w:id="913" w:author="Ruan Van Mazijk" w:date="2019-10-08T13:56:00Z">
              <w:del w:id="914"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915" w:author="Ruan Van Mazijk" w:date="2019-10-08T15:01:00Z"/>
        </w:trPr>
        <w:tc>
          <w:tcPr>
            <w:tcW w:w="1377" w:type="pct"/>
          </w:tcPr>
          <w:p w14:paraId="1F31C346" w14:textId="4C7AE28F" w:rsidR="003C533D" w:rsidRPr="008A4E97" w:rsidDel="00D164D4" w:rsidRDefault="003C533D" w:rsidP="008A4E97">
            <w:pPr>
              <w:pStyle w:val="Compact"/>
              <w:rPr>
                <w:del w:id="916" w:author="Ruan Van Mazijk" w:date="2019-10-08T15:01:00Z"/>
                <w:moveFrom w:id="917" w:author="Ruan Van Mazijk" w:date="2019-10-08T13:56:00Z"/>
              </w:rPr>
            </w:pPr>
            <w:moveFrom w:id="918" w:author="Ruan Van Mazijk" w:date="2019-10-08T13:56:00Z">
              <w:del w:id="919"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920" w:author="Ruan Van Mazijk" w:date="2019-10-08T15:01:00Z"/>
                <w:moveFrom w:id="921" w:author="Ruan Van Mazijk" w:date="2019-10-08T13:56:00Z"/>
              </w:rPr>
            </w:pPr>
            <w:moveFrom w:id="922" w:author="Ruan Van Mazijk" w:date="2019-10-08T13:56:00Z">
              <w:del w:id="923"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924" w:author="Ruan Van Mazijk" w:date="2019-10-08T15:01:00Z"/>
                <w:moveFrom w:id="925" w:author="Ruan Van Mazijk" w:date="2019-10-08T13:56:00Z"/>
              </w:rPr>
            </w:pPr>
            <w:moveFrom w:id="926" w:author="Ruan Van Mazijk" w:date="2019-10-08T13:56:00Z">
              <w:del w:id="927"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928" w:author="Ruan Van Mazijk" w:date="2019-10-08T15:01:00Z"/>
                <w:moveFrom w:id="929" w:author="Ruan Van Mazijk" w:date="2019-10-08T13:56:00Z"/>
                <w:highlight w:val="yellow"/>
              </w:rPr>
            </w:pPr>
            <w:moveFrom w:id="930" w:author="Ruan Van Mazijk" w:date="2019-10-08T13:56:00Z">
              <w:del w:id="931"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932"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933" w:author="Ruan Van Mazijk" w:date="2019-10-08T15:01:00Z"/>
                <w:moveFrom w:id="934" w:author="Ruan Van Mazijk" w:date="2019-10-08T13:56:00Z"/>
              </w:rPr>
            </w:pPr>
            <w:moveFrom w:id="935" w:author="Ruan Van Mazijk" w:date="2019-10-08T13:56:00Z">
              <w:del w:id="936"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937" w:author="Ruan Van Mazijk" w:date="2019-10-08T15:01:00Z"/>
                <w:moveFrom w:id="938" w:author="Ruan Van Mazijk" w:date="2019-10-08T13:56:00Z"/>
              </w:rPr>
            </w:pPr>
            <w:moveFrom w:id="939" w:author="Ruan Van Mazijk" w:date="2019-10-08T13:56:00Z">
              <w:del w:id="940"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941" w:author="Ruan Van Mazijk" w:date="2019-10-08T15:01:00Z"/>
                <w:moveFrom w:id="942"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943" w:author="Ruan Van Mazijk" w:date="2019-10-08T15:01:00Z"/>
                <w:moveFrom w:id="944" w:author="Ruan Van Mazijk" w:date="2019-10-08T13:56:00Z"/>
                <w:highlight w:val="yellow"/>
              </w:rPr>
            </w:pPr>
            <w:moveFrom w:id="945" w:author="Ruan Van Mazijk" w:date="2019-10-08T13:56:00Z">
              <w:del w:id="946"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947" w:author="Ruan Van Mazijk" w:date="2019-10-08T13:56:00Z"/>
          <w:vertAlign w:val="superscript"/>
          <w:rPrChange w:id="948" w:author="Ruan Van Mazijk" w:date="2019-10-08T14:09:00Z">
            <w:rPr>
              <w:del w:id="949" w:author="Ruan Van Mazijk" w:date="2019-10-08T13:56:00Z"/>
            </w:rPr>
          </w:rPrChange>
        </w:rPr>
      </w:pPr>
      <w:moveFrom w:id="950"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830"/>
      <w:del w:id="951" w:author="Ruan Van Mazijk" w:date="2019-10-08T13:56:00Z">
        <w:r w:rsidR="003C533D" w:rsidDel="00E63AAF">
          <w:br w:type="page"/>
        </w:r>
      </w:del>
    </w:p>
    <w:p w14:paraId="71033F34" w14:textId="648BB642" w:rsidR="00146F57" w:rsidRDefault="00D04776">
      <w:pPr>
        <w:spacing w:after="0"/>
        <w:pPrChange w:id="952" w:author="Ruan Van Mazijk" w:date="2019-10-08T16:41:00Z">
          <w:pPr>
            <w:pStyle w:val="TableCaption"/>
            <w:spacing w:line="240" w:lineRule="auto"/>
          </w:pPr>
        </w:pPrChange>
      </w:pPr>
      <w:r w:rsidRPr="00643806">
        <w:rPr>
          <w:b/>
        </w:rPr>
        <w:t>Table 2:</w:t>
      </w:r>
      <w:r w:rsidRPr="00FE718A">
        <w:t xml:space="preserve"> </w:t>
      </w:r>
      <w:del w:id="953"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954" w:author="Ruan Van Mazijk" w:date="2019-10-08T16:43:00Z">
        <w:r w:rsidR="00F75284">
          <w:t>Signs and significances</w:t>
        </w:r>
        <w:r w:rsidR="00F75284">
          <w:rPr>
            <w:vertAlign w:val="superscript"/>
          </w:rPr>
          <w:t>1</w:t>
        </w:r>
        <w:r w:rsidR="00F75284">
          <w:t xml:space="preserve"> of</w:t>
        </w:r>
        <w:r w:rsidR="00F75284" w:rsidRPr="00FE718A">
          <w:t xml:space="preserve"> </w:t>
        </w:r>
      </w:ins>
      <w:del w:id="955" w:author="Ruan Van Mazijk" w:date="2019-10-08T16:44:00Z">
        <w:r w:rsidR="00043102" w:rsidRPr="00FE718A" w:rsidDel="003F76AF">
          <w:delText>r</w:delText>
        </w:r>
        <w:r w:rsidRPr="00FE718A" w:rsidDel="003F76AF">
          <w:delText xml:space="preserve">esults </w:delText>
        </w:r>
      </w:del>
      <w:ins w:id="956" w:author="Ruan Van Mazijk" w:date="2019-10-08T16:44:00Z">
        <w:r w:rsidR="003F76AF">
          <w:t>c</w:t>
        </w:r>
      </w:ins>
      <w:ins w:id="957" w:author="Ruan Van Mazijk" w:date="2019-10-08T16:45:00Z">
        <w:r w:rsidR="003F76AF">
          <w:t>oefficients</w:t>
        </w:r>
      </w:ins>
      <w:ins w:id="958" w:author="Ruan Van Mazijk" w:date="2019-10-08T16:44:00Z">
        <w:r w:rsidR="003F76AF" w:rsidRPr="00FE718A">
          <w:t xml:space="preserve"> </w:t>
        </w:r>
      </w:ins>
      <w:ins w:id="959" w:author="Ruan Van Mazijk" w:date="2019-10-08T16:45:00Z">
        <w:r w:rsidR="003F76AF">
          <w:t>from</w:t>
        </w:r>
      </w:ins>
      <w:del w:id="960"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961" w:author="Ruan Van Mazijk" w:date="2019-10-08T16:43:00Z">
        <w:r w:rsidR="00F75284">
          <w:rPr>
            <w:vertAlign w:val="superscript"/>
          </w:rPr>
          <w:t>2</w:t>
        </w:r>
      </w:ins>
      <w:del w:id="962"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963"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964"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965" w:author="Ruan Van Mazijk" w:date="2019-10-08T16:43:00Z">
        <w:r w:rsidR="00BC5725" w:rsidDel="00F75284">
          <w:delText xml:space="preserve"> term </w:delText>
        </w:r>
      </w:del>
      <w:del w:id="966" w:author="Ruan Van Mazijk" w:date="2019-10-08T14:08:00Z">
        <w:r w:rsidR="00BC5725" w:rsidDel="003B7DEF">
          <w:delText>(where applicable)</w:delText>
        </w:r>
      </w:del>
      <w:del w:id="967" w:author="Ruan Van Mazijk" w:date="2019-10-08T14:09:00Z">
        <w:r w:rsidR="00BC5725" w:rsidDel="00AC7DD5">
          <w:delText xml:space="preserve"> </w:delText>
        </w:r>
      </w:del>
      <w:del w:id="968"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969" w:author="Ruan Van Mazijk" w:date="2019-10-08T16:44:00Z"/>
        </w:rPr>
      </w:pPr>
      <w:ins w:id="970"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971" w:author="Ruan Van Mazijk" w:date="2019-10-08T17:09:00Z"/>
          <w:vertAlign w:val="superscript"/>
        </w:rPr>
        <w:pPrChange w:id="972" w:author="Ruan Van Mazijk" w:date="2019-10-08T17:09:00Z">
          <w:pPr/>
        </w:pPrChange>
      </w:pPr>
      <w:ins w:id="973" w:author="Ruan Van Mazijk" w:date="2019-10-08T16:44:00Z">
        <w:r>
          <w:rPr>
            <w:vertAlign w:val="superscript"/>
          </w:rPr>
          <w:t>2</w:t>
        </w:r>
      </w:ins>
      <w:del w:id="974" w:author="Ruan Van Mazijk" w:date="2019-10-08T16:44:00Z">
        <w:r w:rsidR="00230C87" w:rsidRPr="0078067F" w:rsidDel="00F75284">
          <w:rPr>
            <w:vertAlign w:val="superscript"/>
          </w:rPr>
          <w:delText>1</w:delText>
        </w:r>
      </w:del>
      <w:r w:rsidR="00B34B13" w:rsidRPr="0078067F">
        <w:rPr>
          <w:vertAlign w:val="superscript"/>
        </w:rPr>
        <w:t xml:space="preserve"> </w:t>
      </w:r>
      <w:ins w:id="975"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976"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977"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978" w:author="Ruan Van Mazijk" w:date="2019-10-08T17:09:00Z"/>
        </w:rPr>
      </w:pPr>
    </w:p>
    <w:p w14:paraId="5548EE99" w14:textId="245DDD10" w:rsidR="00F75284" w:rsidDel="00B73D31" w:rsidRDefault="00230C87">
      <w:pPr>
        <w:pStyle w:val="BodyText"/>
        <w:spacing w:before="0" w:after="0"/>
        <w:rPr>
          <w:del w:id="979" w:author="Ruan Van Mazijk" w:date="2019-10-08T17:09:00Z"/>
        </w:rPr>
        <w:pPrChange w:id="980" w:author="Ruan Van Mazijk" w:date="2019-10-08T16:42:00Z">
          <w:pPr>
            <w:pStyle w:val="BodyText"/>
            <w:spacing w:before="0"/>
          </w:pPr>
        </w:pPrChange>
      </w:pPr>
      <w:del w:id="981"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982"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983"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984" w:author="Ruan Van Mazijk" w:date="2019-10-08T16:35:00Z"/>
        </w:rPr>
        <w:pPrChange w:id="985" w:author="Ruan Van Mazijk" w:date="2019-10-09T13:29:00Z">
          <w:pPr/>
        </w:pPrChange>
      </w:pPr>
      <w:r>
        <w:br w:type="page"/>
      </w:r>
    </w:p>
    <w:p w14:paraId="011609AB" w14:textId="78CC08A5" w:rsidR="00D04776" w:rsidRPr="00A31266" w:rsidDel="009A03FC" w:rsidRDefault="00D04776">
      <w:pPr>
        <w:pStyle w:val="Heading1"/>
        <w:rPr>
          <w:del w:id="986" w:author="Ruan Van Mazijk" w:date="2019-10-08T14:10:00Z"/>
        </w:rPr>
      </w:pPr>
      <w:del w:id="987" w:author="Ruan Van Mazijk" w:date="2019-10-08T16:21:00Z">
        <w:r w:rsidRPr="00A31266" w:rsidDel="009A03FC">
          <w:rPr>
            <w:b w:val="0"/>
            <w:bCs w:val="0"/>
          </w:rPr>
          <w:delText>Figures</w:delText>
        </w:r>
      </w:del>
      <w:bookmarkEnd w:id="982"/>
    </w:p>
    <w:p w14:paraId="29EF0B66" w14:textId="35655AC0" w:rsidR="00F23EA1" w:rsidRPr="002B2755" w:rsidRDefault="00BE18DF">
      <w:pPr>
        <w:pStyle w:val="Heading1"/>
        <w:rPr>
          <w:ins w:id="988" w:author="Ruan Van Mazijk" w:date="2019-10-08T16:21:00Z"/>
        </w:rPr>
        <w:pPrChange w:id="989" w:author="Ruan Van Mazijk" w:date="2019-10-09T13:29:00Z">
          <w:pPr>
            <w:pStyle w:val="BodyText"/>
          </w:pPr>
        </w:pPrChange>
      </w:pPr>
      <w:ins w:id="990" w:author="Ruan Van Mazijk" w:date="2019-10-09T13:30:00Z">
        <w:r>
          <w:t>Figures</w:t>
        </w:r>
      </w:ins>
    </w:p>
    <w:p w14:paraId="457D8DE2" w14:textId="01335922" w:rsidR="00D04776" w:rsidRDefault="00D04776">
      <w:pPr>
        <w:pStyle w:val="BodyText"/>
        <w:pPrChange w:id="991"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992" w:author="Ruan Van Mazijk" w:date="2019-10-09T15:49:00Z">
        <w:r w:rsidR="004816AD">
          <w:t xml:space="preserve"> </w:t>
        </w:r>
      </w:ins>
      <w:del w:id="993"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994" w:author="Ruan Van Mazijk" w:date="2019-10-14T11:51:00Z">
        <w:r w:rsidR="00D6118F">
          <w:t xml:space="preserve"> </w:t>
        </w:r>
      </w:ins>
      <w:del w:id="995"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996" w:author="Michael Cramer" w:date="2019-10-07T10:01:00Z">
        <w:r w:rsidR="00F330A8">
          <w:t xml:space="preserve">Frequency </w:t>
        </w:r>
        <w:commentRangeStart w:id="997"/>
        <w:commentRangeStart w:id="998"/>
        <w:r w:rsidR="00F330A8">
          <w:t>d</w:t>
        </w:r>
      </w:ins>
      <w:r w:rsidRPr="002C037D">
        <w:t xml:space="preserve">istributions </w:t>
      </w:r>
      <w:commentRangeEnd w:id="997"/>
      <w:r w:rsidR="00F330A8">
        <w:rPr>
          <w:rStyle w:val="CommentReference"/>
          <w:rFonts w:ascii="Times New Roman" w:hAnsiTheme="minorHAnsi"/>
        </w:rPr>
        <w:commentReference w:id="997"/>
      </w:r>
      <w:commentRangeEnd w:id="998"/>
      <w:r w:rsidR="006F5A52">
        <w:rPr>
          <w:rStyle w:val="CommentReference"/>
          <w:rFonts w:ascii="Times New Roman" w:hAnsiTheme="minorHAnsi"/>
        </w:rPr>
        <w:commentReference w:id="998"/>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999"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1000" w:author="Ruan Van Mazijk" w:date="2019-10-09T12:55:00Z">
        <w:r w:rsidR="00211A46">
          <w:rPr>
            <w:vertAlign w:val="subscript"/>
          </w:rPr>
          <w:t xml:space="preserve"> </w:t>
        </w:r>
        <w:r w:rsidR="00211A46" w:rsidRPr="00211A46">
          <w:rPr>
            <w:rPrChange w:id="1001"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1002" w:author="Ruan Van Mazijk" w:date="2019-10-09T12:55:00Z">
        <w:r w:rsidRPr="002C037D" w:rsidDel="00211A46">
          <w:delText xml:space="preserve"> / </w:delText>
        </w:r>
      </w:del>
      <m:oMath>
        <m:bar>
          <m:barPr>
            <m:pos m:val="top"/>
            <m:ctrlPr>
              <w:del w:id="1003" w:author="Ruan Van Mazijk" w:date="2019-10-09T12:54:00Z">
                <w:rPr>
                  <w:rFonts w:ascii="Cambria Math" w:hAnsi="Cambria Math"/>
                </w:rPr>
              </w:del>
            </m:ctrlPr>
          </m:barPr>
          <m:e>
            <m:r>
              <w:del w:id="1004" w:author="Ruan Van Mazijk" w:date="2019-10-09T12:54:00Z">
                <w:rPr>
                  <w:rFonts w:ascii="Cambria Math" w:hAnsi="Cambria Math"/>
                </w:rPr>
                <m:t>S</m:t>
              </w:del>
            </m:r>
          </m:e>
        </m:bar>
      </m:oMath>
      <w:del w:id="1005"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1006" w:author="Ruan Van Mazijk" w:date="2019-10-14T11:52:00Z">
        <w:r w:rsidR="006255A4" w:rsidRPr="00EB7331" w:rsidDel="008D7B9E">
          <w:delText>s 1–</w:delText>
        </w:r>
      </w:del>
      <w:ins w:id="1007" w:author="Ruan Van Mazijk" w:date="2019-10-14T11:52:00Z">
        <w:r w:rsidR="008D7B9E">
          <w:t xml:space="preserve"> </w:t>
        </w:r>
      </w:ins>
      <w:r w:rsidR="00C2751C">
        <w:t>2</w:t>
      </w:r>
      <w:r w:rsidR="006255A4" w:rsidRPr="00EB7331">
        <w:t xml:space="preserve"> and Figure 1.</w:t>
      </w:r>
      <w:r w:rsidR="00F614B4">
        <w:br w:type="page"/>
      </w:r>
      <w:bookmarkStart w:id="1008" w:name="references"/>
    </w:p>
    <w:p w14:paraId="0BD64C4E" w14:textId="2D0B4B2B" w:rsidR="006056E9" w:rsidRDefault="00A45444">
      <w:pPr>
        <w:pStyle w:val="BodyText"/>
        <w:rPr>
          <w:ins w:id="1009" w:author="Ruan Van Mazijk" w:date="2019-10-08T12:42:00Z"/>
        </w:rPr>
        <w:pPrChange w:id="1010"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011" w:author="Ruan Van Mazijk" w:date="2019-10-08T12:42:00Z"/>
        </w:rPr>
      </w:pPr>
    </w:p>
    <w:p w14:paraId="20EF5617" w14:textId="4BC9E57A" w:rsidR="00A45444" w:rsidRPr="006056E9" w:rsidRDefault="00A45444" w:rsidP="0074274A">
      <w:pPr>
        <w:pStyle w:val="BodyText"/>
        <w:rPr>
          <w:rPrChange w:id="1012" w:author="Ruan Van Mazijk" w:date="2019-10-08T12:42:00Z">
            <w:rPr>
              <w:highlight w:val="yellow"/>
            </w:rPr>
          </w:rPrChange>
        </w:rPr>
      </w:pPr>
      <w:r w:rsidRPr="00242181">
        <w:rPr>
          <w:b/>
        </w:rPr>
        <w:t xml:space="preserve">Figure </w:t>
      </w:r>
      <w:r>
        <w:rPr>
          <w:b/>
        </w:rPr>
        <w:t>5</w:t>
      </w:r>
      <w:del w:id="1013"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1014"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015" w:author="Ruan Van Mazijk" w:date="2019-10-09T13:34:00Z">
        <w:r w:rsidRPr="002F3914">
          <w:rPr>
            <w:highlight w:val="yellow"/>
          </w:rPr>
          <w:t>[</w:t>
        </w:r>
      </w:ins>
      <w:r w:rsidR="009E59E0" w:rsidRPr="002F3914">
        <w:rPr>
          <w:highlight w:val="yellow"/>
        </w:rPr>
        <w:t>…</w:t>
      </w:r>
      <w:ins w:id="1016" w:author="Ruan Van Mazijk" w:date="2019-10-09T13:34:00Z">
        <w:r w:rsidRPr="002F3914">
          <w:rPr>
            <w:highlight w:val="yellow"/>
            <w:rPrChange w:id="1017" w:author="Ruan Van Mazijk" w:date="2019-10-09T13:34:00Z">
              <w:rPr/>
            </w:rPrChange>
          </w:rPr>
          <w:t>]</w:t>
        </w:r>
      </w:ins>
    </w:p>
    <w:p w14:paraId="1F4B685E" w14:textId="77777777" w:rsidR="00FE5D62" w:rsidRPr="003C085D" w:rsidRDefault="00FE5D62">
      <w:pPr>
        <w:pStyle w:val="Heading1"/>
        <w:pPrChange w:id="1018" w:author="Ruan Van Mazijk" w:date="2019-10-09T13:34:00Z">
          <w:pPr>
            <w:pStyle w:val="Heading1"/>
            <w:spacing w:line="240" w:lineRule="auto"/>
          </w:pPr>
        </w:pPrChange>
      </w:pPr>
      <w:r w:rsidRPr="003C085D">
        <w:t>ORCID</w:t>
      </w:r>
    </w:p>
    <w:p w14:paraId="2AEF9034" w14:textId="7592B011" w:rsidR="00FE5D62" w:rsidRPr="002B2755" w:rsidRDefault="00FE5D62">
      <w:pPr>
        <w:pPrChange w:id="1019" w:author="Ruan Van Mazijk" w:date="2019-10-09T13:34:00Z">
          <w:pPr>
            <w:pStyle w:val="BodyText"/>
          </w:pPr>
        </w:pPrChange>
      </w:pPr>
      <w:r w:rsidRPr="002B2755">
        <w:t>R</w:t>
      </w:r>
      <w:r w:rsidR="00692368" w:rsidRPr="003C085D">
        <w:rPr>
          <w:rPrChange w:id="1020" w:author="Ruan Van Mazijk" w:date="2019-10-09T13:34:00Z">
            <w:rPr/>
          </w:rPrChange>
        </w:rPr>
        <w:t xml:space="preserve">uan </w:t>
      </w:r>
      <w:r w:rsidRPr="003C085D">
        <w:rPr>
          <w:rPrChange w:id="1021" w:author="Ruan Van Mazijk" w:date="2019-10-09T13:34:00Z">
            <w:rPr/>
          </w:rPrChange>
        </w:rPr>
        <w:t>v</w:t>
      </w:r>
      <w:r w:rsidR="00692368" w:rsidRPr="003C085D">
        <w:rPr>
          <w:rPrChange w:id="1022" w:author="Ruan Van Mazijk" w:date="2019-10-09T13:34:00Z">
            <w:rPr/>
          </w:rPrChange>
        </w:rPr>
        <w:t xml:space="preserve">an </w:t>
      </w:r>
      <w:r w:rsidRPr="003C085D">
        <w:rPr>
          <w:rPrChange w:id="1023" w:author="Ruan Van Mazijk" w:date="2019-10-09T13:34:00Z">
            <w:rPr/>
          </w:rPrChange>
        </w:rPr>
        <w:t>M</w:t>
      </w:r>
      <w:r w:rsidR="00692368" w:rsidRPr="003C085D">
        <w:rPr>
          <w:rPrChange w:id="1024" w:author="Ruan Van Mazijk" w:date="2019-10-09T13:34:00Z">
            <w:rPr/>
          </w:rPrChange>
        </w:rPr>
        <w:t>azijk</w:t>
      </w:r>
      <w:r w:rsidRPr="003C085D">
        <w:rPr>
          <w:rPrChange w:id="1025" w:author="Ruan Van Mazijk" w:date="2019-10-09T13:34:00Z">
            <w:rPr/>
          </w:rPrChange>
        </w:rPr>
        <w:t xml:space="preserve">: </w:t>
      </w:r>
      <w:r w:rsidR="008B0A90" w:rsidRPr="003C085D">
        <w:rPr>
          <w:rPrChange w:id="1026" w:author="Ruan Van Mazijk" w:date="2019-10-09T13:34:00Z">
            <w:rPr/>
          </w:rPrChange>
        </w:rPr>
        <w:fldChar w:fldCharType="begin"/>
      </w:r>
      <w:r w:rsidR="008B0A90" w:rsidRPr="003C085D">
        <w:rPr>
          <w:rPrChange w:id="1027" w:author="Ruan Van Mazijk" w:date="2019-10-09T13:34:00Z">
            <w:rPr/>
          </w:rPrChange>
        </w:rPr>
        <w:instrText xml:space="preserve"> HYPERLINK "https://orcid.org/0000-0003-2659-6909" </w:instrText>
      </w:r>
      <w:r w:rsidR="008B0A90" w:rsidRPr="003C085D">
        <w:rPr>
          <w:rPrChange w:id="1028" w:author="Ruan Van Mazijk" w:date="2019-10-09T13:34:00Z">
            <w:rPr>
              <w:rStyle w:val="Hyperlink"/>
              <w:color w:val="auto"/>
            </w:rPr>
          </w:rPrChange>
        </w:rPr>
        <w:fldChar w:fldCharType="separate"/>
      </w:r>
      <w:r w:rsidR="00FC55F5" w:rsidRPr="003C085D">
        <w:rPr>
          <w:rStyle w:val="Hyperlink"/>
          <w:rPrChange w:id="1029" w:author="Ruan Van Mazijk" w:date="2019-10-09T13:34:00Z">
            <w:rPr>
              <w:rStyle w:val="Hyperlink"/>
              <w:color w:val="auto"/>
            </w:rPr>
          </w:rPrChange>
        </w:rPr>
        <w:t>https://orcid.org/</w:t>
      </w:r>
      <w:r w:rsidRPr="003C085D">
        <w:rPr>
          <w:rStyle w:val="Hyperlink"/>
          <w:rPrChange w:id="1030" w:author="Ruan Van Mazijk" w:date="2019-10-09T13:34:00Z">
            <w:rPr>
              <w:rStyle w:val="Hyperlink"/>
              <w:color w:val="auto"/>
            </w:rPr>
          </w:rPrChange>
        </w:rPr>
        <w:t>0000-0003-2659-6909</w:t>
      </w:r>
      <w:r w:rsidR="008B0A90" w:rsidRPr="003C085D">
        <w:rPr>
          <w:rPrChange w:id="1031" w:author="Ruan Van Mazijk" w:date="2019-10-09T13:34:00Z">
            <w:rPr>
              <w:rStyle w:val="Hyperlink"/>
              <w:color w:val="auto"/>
            </w:rPr>
          </w:rPrChange>
        </w:rPr>
        <w:fldChar w:fldCharType="end"/>
      </w:r>
    </w:p>
    <w:p w14:paraId="437BDB41" w14:textId="126DE8FE" w:rsidR="00FE5D62" w:rsidRPr="002B2755" w:rsidRDefault="00FE5D62">
      <w:pPr>
        <w:pPrChange w:id="1032" w:author="Ruan Van Mazijk" w:date="2019-10-09T13:34:00Z">
          <w:pPr>
            <w:pStyle w:val="BodyText"/>
          </w:pPr>
        </w:pPrChange>
      </w:pPr>
      <w:r w:rsidRPr="003C085D">
        <w:rPr>
          <w:rPrChange w:id="1033" w:author="Ruan Van Mazijk" w:date="2019-10-09T13:34:00Z">
            <w:rPr/>
          </w:rPrChange>
        </w:rPr>
        <w:t>M</w:t>
      </w:r>
      <w:r w:rsidR="00692368" w:rsidRPr="003C085D">
        <w:rPr>
          <w:rPrChange w:id="1034" w:author="Ruan Van Mazijk" w:date="2019-10-09T13:34:00Z">
            <w:rPr/>
          </w:rPrChange>
        </w:rPr>
        <w:t xml:space="preserve">ichael </w:t>
      </w:r>
      <w:r w:rsidRPr="003C085D">
        <w:rPr>
          <w:rPrChange w:id="1035" w:author="Ruan Van Mazijk" w:date="2019-10-09T13:34:00Z">
            <w:rPr/>
          </w:rPrChange>
        </w:rPr>
        <w:t>D</w:t>
      </w:r>
      <w:r w:rsidR="00692368" w:rsidRPr="003C085D">
        <w:rPr>
          <w:rPrChange w:id="1036" w:author="Ruan Van Mazijk" w:date="2019-10-09T13:34:00Z">
            <w:rPr/>
          </w:rPrChange>
        </w:rPr>
        <w:t xml:space="preserve">. </w:t>
      </w:r>
      <w:r w:rsidRPr="003C085D">
        <w:rPr>
          <w:rPrChange w:id="1037" w:author="Ruan Van Mazijk" w:date="2019-10-09T13:34:00Z">
            <w:rPr/>
          </w:rPrChange>
        </w:rPr>
        <w:t>C</w:t>
      </w:r>
      <w:r w:rsidR="00692368" w:rsidRPr="003C085D">
        <w:rPr>
          <w:rPrChange w:id="1038" w:author="Ruan Van Mazijk" w:date="2019-10-09T13:34:00Z">
            <w:rPr/>
          </w:rPrChange>
        </w:rPr>
        <w:t>ramer</w:t>
      </w:r>
      <w:r w:rsidRPr="003C085D">
        <w:rPr>
          <w:rPrChange w:id="1039" w:author="Ruan Van Mazijk" w:date="2019-10-09T13:34:00Z">
            <w:rPr/>
          </w:rPrChange>
        </w:rPr>
        <w:t xml:space="preserve">: </w:t>
      </w:r>
      <w:r w:rsidR="008B0A90" w:rsidRPr="003C085D">
        <w:rPr>
          <w:rPrChange w:id="1040" w:author="Ruan Van Mazijk" w:date="2019-10-09T13:34:00Z">
            <w:rPr/>
          </w:rPrChange>
        </w:rPr>
        <w:fldChar w:fldCharType="begin"/>
      </w:r>
      <w:r w:rsidR="008B0A90" w:rsidRPr="003C085D">
        <w:rPr>
          <w:rPrChange w:id="1041" w:author="Ruan Van Mazijk" w:date="2019-10-09T13:34:00Z">
            <w:rPr/>
          </w:rPrChange>
        </w:rPr>
        <w:instrText xml:space="preserve"> HYPERLINK "https://orcid.org/0000-0003-0989-3266" </w:instrText>
      </w:r>
      <w:r w:rsidR="008B0A90" w:rsidRPr="003C085D">
        <w:rPr>
          <w:rPrChange w:id="1042" w:author="Ruan Van Mazijk" w:date="2019-10-09T13:34:00Z">
            <w:rPr>
              <w:rStyle w:val="Hyperlink"/>
              <w:color w:val="auto"/>
            </w:rPr>
          </w:rPrChange>
        </w:rPr>
        <w:fldChar w:fldCharType="separate"/>
      </w:r>
      <w:r w:rsidR="00BF6C46" w:rsidRPr="003C085D">
        <w:rPr>
          <w:rStyle w:val="Hyperlink"/>
          <w:rPrChange w:id="1043" w:author="Ruan Van Mazijk" w:date="2019-10-09T13:34:00Z">
            <w:rPr>
              <w:rStyle w:val="Hyperlink"/>
              <w:color w:val="auto"/>
            </w:rPr>
          </w:rPrChange>
        </w:rPr>
        <w:t>https://orcid.org/0000-0003-0989-3266</w:t>
      </w:r>
      <w:r w:rsidR="008B0A90" w:rsidRPr="003C085D">
        <w:rPr>
          <w:rPrChange w:id="1044" w:author="Ruan Van Mazijk" w:date="2019-10-09T13:34:00Z">
            <w:rPr>
              <w:rStyle w:val="Hyperlink"/>
              <w:color w:val="auto"/>
            </w:rPr>
          </w:rPrChange>
        </w:rPr>
        <w:fldChar w:fldCharType="end"/>
      </w:r>
    </w:p>
    <w:p w14:paraId="42F11E67" w14:textId="58FB0AB8" w:rsidR="00FE5D62" w:rsidRPr="003C085D" w:rsidRDefault="00FE5D62">
      <w:pPr>
        <w:rPr>
          <w:rPrChange w:id="1045" w:author="Ruan Van Mazijk" w:date="2019-10-09T13:34:00Z">
            <w:rPr/>
          </w:rPrChange>
        </w:rPr>
        <w:pPrChange w:id="1046" w:author="Ruan Van Mazijk" w:date="2019-10-09T13:34:00Z">
          <w:pPr>
            <w:pStyle w:val="BodyText"/>
          </w:pPr>
        </w:pPrChange>
      </w:pPr>
      <w:r w:rsidRPr="003C085D">
        <w:rPr>
          <w:rPrChange w:id="1047" w:author="Ruan Van Mazijk" w:date="2019-10-09T13:34:00Z">
            <w:rPr/>
          </w:rPrChange>
        </w:rPr>
        <w:t>G</w:t>
      </w:r>
      <w:r w:rsidR="00692368" w:rsidRPr="003C085D">
        <w:rPr>
          <w:rPrChange w:id="1048" w:author="Ruan Van Mazijk" w:date="2019-10-09T13:34:00Z">
            <w:rPr/>
          </w:rPrChange>
        </w:rPr>
        <w:t xml:space="preserve">. </w:t>
      </w:r>
      <w:r w:rsidRPr="003C085D">
        <w:rPr>
          <w:rPrChange w:id="1049" w:author="Ruan Van Mazijk" w:date="2019-10-09T13:34:00Z">
            <w:rPr/>
          </w:rPrChange>
        </w:rPr>
        <w:t>A</w:t>
      </w:r>
      <w:r w:rsidR="00692368" w:rsidRPr="003C085D">
        <w:rPr>
          <w:rPrChange w:id="1050" w:author="Ruan Van Mazijk" w:date="2019-10-09T13:34:00Z">
            <w:rPr/>
          </w:rPrChange>
        </w:rPr>
        <w:t xml:space="preserve">nthony </w:t>
      </w:r>
      <w:proofErr w:type="spellStart"/>
      <w:r w:rsidRPr="003C085D">
        <w:rPr>
          <w:rPrChange w:id="1051" w:author="Ruan Van Mazijk" w:date="2019-10-09T13:34:00Z">
            <w:rPr/>
          </w:rPrChange>
        </w:rPr>
        <w:t>V</w:t>
      </w:r>
      <w:r w:rsidR="00692368" w:rsidRPr="003C085D">
        <w:rPr>
          <w:rPrChange w:id="1052" w:author="Ruan Van Mazijk" w:date="2019-10-09T13:34:00Z">
            <w:rPr/>
          </w:rPrChange>
        </w:rPr>
        <w:t>erboom</w:t>
      </w:r>
      <w:proofErr w:type="spellEnd"/>
      <w:r w:rsidRPr="003C085D">
        <w:rPr>
          <w:rPrChange w:id="1053" w:author="Ruan Van Mazijk" w:date="2019-10-09T13:34:00Z">
            <w:rPr/>
          </w:rPrChange>
        </w:rPr>
        <w:t xml:space="preserve">: </w:t>
      </w:r>
      <w:r w:rsidR="008B0A90" w:rsidRPr="003C085D">
        <w:rPr>
          <w:rPrChange w:id="1054" w:author="Ruan Van Mazijk" w:date="2019-10-09T13:34:00Z">
            <w:rPr/>
          </w:rPrChange>
        </w:rPr>
        <w:fldChar w:fldCharType="begin"/>
      </w:r>
      <w:r w:rsidR="008B0A90" w:rsidRPr="003C085D">
        <w:rPr>
          <w:rPrChange w:id="1055" w:author="Ruan Van Mazijk" w:date="2019-10-09T13:34:00Z">
            <w:rPr/>
          </w:rPrChange>
        </w:rPr>
        <w:instrText xml:space="preserve"> HYPERLINK "https://orcid.org/0000-0002-1363-9781" </w:instrText>
      </w:r>
      <w:r w:rsidR="008B0A90" w:rsidRPr="003C085D">
        <w:rPr>
          <w:rPrChange w:id="1056" w:author="Ruan Van Mazijk" w:date="2019-10-09T13:34:00Z">
            <w:rPr>
              <w:rStyle w:val="Hyperlink"/>
              <w:color w:val="auto"/>
            </w:rPr>
          </w:rPrChange>
        </w:rPr>
        <w:fldChar w:fldCharType="separate"/>
      </w:r>
      <w:r w:rsidR="00BF6C46" w:rsidRPr="003C085D">
        <w:rPr>
          <w:rStyle w:val="Hyperlink"/>
          <w:rPrChange w:id="1057" w:author="Ruan Van Mazijk" w:date="2019-10-09T13:34:00Z">
            <w:rPr>
              <w:rStyle w:val="Hyperlink"/>
              <w:color w:val="auto"/>
            </w:rPr>
          </w:rPrChange>
        </w:rPr>
        <w:t>https://orcid.org/0000-0002-1363-9781</w:t>
      </w:r>
      <w:r w:rsidR="008B0A90" w:rsidRPr="003C085D">
        <w:rPr>
          <w:rPrChange w:id="1058"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059" w:author="Ruan Van Mazijk" w:date="2019-10-08T16:05:00Z"/>
        </w:rPr>
      </w:pPr>
      <w:r w:rsidRPr="00FD603C">
        <w:rPr>
          <w:rPrChange w:id="1060" w:author="Ruan Van Mazijk" w:date="2019-10-08T15:48:00Z">
            <w:rPr>
              <w:highlight w:val="yellow"/>
            </w:rPr>
          </w:rPrChange>
        </w:rPr>
        <w:t>References</w:t>
      </w:r>
      <w:bookmarkEnd w:id="100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061"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062" w:author="Ruan Van Mazijk" w:date="2019-10-08T16:06:00Z"/>
        </w:rPr>
      </w:pPr>
      <w:ins w:id="1063" w:author="Ruan Van Mazijk" w:date="2019-10-08T16:06:00Z">
        <w:r>
          <w:fldChar w:fldCharType="end"/>
        </w:r>
      </w:ins>
    </w:p>
    <w:p w14:paraId="3C5DD067" w14:textId="2D3A4700" w:rsidR="00DD2348" w:rsidRPr="005B5F97" w:rsidDel="00464107" w:rsidRDefault="005F0FFB">
      <w:pPr>
        <w:pStyle w:val="Heading1"/>
        <w:rPr>
          <w:del w:id="1064" w:author="Ruan Van Mazijk" w:date="2019-10-08T15:38:00Z"/>
          <w:highlight w:val="yellow"/>
          <w:rPrChange w:id="1065" w:author="Ruan Van Mazijk" w:date="2019-10-08T15:40:00Z">
            <w:rPr>
              <w:del w:id="1066" w:author="Ruan Van Mazijk" w:date="2019-10-08T15:38:00Z"/>
            </w:rPr>
          </w:rPrChange>
        </w:rPr>
        <w:pPrChange w:id="1067" w:author="Ruan Van Mazijk" w:date="2019-10-08T16:06:00Z">
          <w:pPr>
            <w:pStyle w:val="Bibliography"/>
            <w:spacing w:line="240" w:lineRule="auto"/>
          </w:pPr>
        </w:pPrChange>
      </w:pPr>
      <w:bookmarkStart w:id="1068" w:name="ref-Bivand2017"/>
      <w:bookmarkStart w:id="1069" w:name="refs"/>
      <w:del w:id="1070" w:author="Ruan Van Mazijk" w:date="2019-10-08T15:38:00Z">
        <w:r w:rsidRPr="005B5F97" w:rsidDel="00464107">
          <w:rPr>
            <w:highlight w:val="yellow"/>
            <w:rPrChange w:id="1071"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072" w:author="Ruan Van Mazijk" w:date="2019-10-08T15:40:00Z">
              <w:rPr/>
            </w:rPrChange>
          </w:rPr>
          <w:delText>7.</w:delText>
        </w:r>
        <w:r w:rsidRPr="005B5F97" w:rsidDel="00464107">
          <w:rPr>
            <w:highlight w:val="yellow"/>
            <w:rPrChange w:id="1073" w:author="Ruan Van Mazijk" w:date="2019-10-08T15:40:00Z">
              <w:rPr/>
            </w:rPrChange>
          </w:rPr>
          <w:delText xml:space="preserve"> </w:delText>
        </w:r>
      </w:del>
    </w:p>
    <w:p w14:paraId="7610C938" w14:textId="0BC500D1" w:rsidR="00DD2348" w:rsidRPr="005B5F97" w:rsidDel="00464107" w:rsidRDefault="005F0FFB">
      <w:pPr>
        <w:pStyle w:val="Heading1"/>
        <w:rPr>
          <w:del w:id="1074" w:author="Ruan Van Mazijk" w:date="2019-10-08T15:38:00Z"/>
          <w:highlight w:val="yellow"/>
          <w:rPrChange w:id="1075" w:author="Ruan Van Mazijk" w:date="2019-10-08T15:40:00Z">
            <w:rPr>
              <w:del w:id="1076" w:author="Ruan Van Mazijk" w:date="2019-10-08T15:38:00Z"/>
            </w:rPr>
          </w:rPrChange>
        </w:rPr>
        <w:pPrChange w:id="1077" w:author="Ruan Van Mazijk" w:date="2019-10-08T16:06:00Z">
          <w:pPr>
            <w:pStyle w:val="Bibliography"/>
            <w:spacing w:line="240" w:lineRule="auto"/>
          </w:pPr>
        </w:pPrChange>
      </w:pPr>
      <w:bookmarkStart w:id="1078" w:name="ref-Chamberlain2016"/>
      <w:bookmarkEnd w:id="1068"/>
      <w:del w:id="1079" w:author="Ruan Van Mazijk" w:date="2019-10-08T15:38:00Z">
        <w:r w:rsidRPr="005B5F97" w:rsidDel="00464107">
          <w:rPr>
            <w:highlight w:val="yellow"/>
            <w:rPrChange w:id="1080"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081"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082" w:author="Ruan Van Mazijk" w:date="2019-10-08T15:38:00Z"/>
          <w:highlight w:val="yellow"/>
          <w:rPrChange w:id="1083" w:author="Ruan Van Mazijk" w:date="2019-10-08T15:40:00Z">
            <w:rPr>
              <w:del w:id="1084" w:author="Ruan Van Mazijk" w:date="2019-10-08T15:38:00Z"/>
            </w:rPr>
          </w:rPrChange>
        </w:rPr>
        <w:pPrChange w:id="1085" w:author="Ruan Van Mazijk" w:date="2019-10-08T16:06:00Z">
          <w:pPr>
            <w:pStyle w:val="Bibliography"/>
            <w:spacing w:line="240" w:lineRule="auto"/>
          </w:pPr>
        </w:pPrChange>
      </w:pPr>
      <w:bookmarkStart w:id="1086" w:name="ref-Farr2007"/>
      <w:bookmarkEnd w:id="1078"/>
      <w:del w:id="1087" w:author="Ruan Van Mazijk" w:date="2019-10-08T15:38:00Z">
        <w:r w:rsidRPr="005B5F97" w:rsidDel="00464107">
          <w:rPr>
            <w:highlight w:val="yellow"/>
            <w:rPrChange w:id="1088"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089" w:author="Ruan Van Mazijk" w:date="2019-10-08T15:40:00Z">
              <w:rPr>
                <w:i/>
              </w:rPr>
            </w:rPrChange>
          </w:rPr>
          <w:delText>Reviews of Geophysics</w:delText>
        </w:r>
        <w:r w:rsidRPr="005B5F97" w:rsidDel="00464107">
          <w:rPr>
            <w:highlight w:val="yellow"/>
            <w:rPrChange w:id="1090" w:author="Ruan Van Mazijk" w:date="2019-10-08T15:40:00Z">
              <w:rPr/>
            </w:rPrChange>
          </w:rPr>
          <w:delText xml:space="preserve">, 45, 1–33. </w:delText>
        </w:r>
      </w:del>
    </w:p>
    <w:p w14:paraId="2CD65718" w14:textId="47C8E0AE" w:rsidR="00DD2348" w:rsidRPr="005B5F97" w:rsidDel="00464107" w:rsidRDefault="005F0FFB">
      <w:pPr>
        <w:pStyle w:val="Heading1"/>
        <w:rPr>
          <w:del w:id="1091" w:author="Ruan Van Mazijk" w:date="2019-10-08T15:38:00Z"/>
          <w:highlight w:val="yellow"/>
          <w:rPrChange w:id="1092" w:author="Ruan Van Mazijk" w:date="2019-10-08T15:40:00Z">
            <w:rPr>
              <w:del w:id="1093" w:author="Ruan Van Mazijk" w:date="2019-10-08T15:38:00Z"/>
            </w:rPr>
          </w:rPrChange>
        </w:rPr>
        <w:pPrChange w:id="1094" w:author="Ruan Van Mazijk" w:date="2019-10-08T16:06:00Z">
          <w:pPr>
            <w:pStyle w:val="Bibliography"/>
            <w:spacing w:line="240" w:lineRule="auto"/>
          </w:pPr>
        </w:pPrChange>
      </w:pPr>
      <w:bookmarkStart w:id="1095" w:name="ref-Funk2015"/>
      <w:bookmarkEnd w:id="1086"/>
      <w:del w:id="1096" w:author="Ruan Van Mazijk" w:date="2019-10-08T15:38:00Z">
        <w:r w:rsidRPr="005B5F97" w:rsidDel="00464107">
          <w:rPr>
            <w:highlight w:val="yellow"/>
            <w:rPrChange w:id="1097"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098" w:author="Ruan Van Mazijk" w:date="2019-10-08T15:40:00Z">
              <w:rPr>
                <w:i/>
              </w:rPr>
            </w:rPrChange>
          </w:rPr>
          <w:delText>Scientific Data</w:delText>
        </w:r>
        <w:r w:rsidRPr="005B5F97" w:rsidDel="00464107">
          <w:rPr>
            <w:highlight w:val="yellow"/>
            <w:rPrChange w:id="1099" w:author="Ruan Van Mazijk" w:date="2019-10-08T15:40:00Z">
              <w:rPr/>
            </w:rPrChange>
          </w:rPr>
          <w:delText xml:space="preserve">, 2, 150066. </w:delText>
        </w:r>
      </w:del>
    </w:p>
    <w:p w14:paraId="35D7FE93" w14:textId="03843806" w:rsidR="00DD2348" w:rsidRPr="002B2755" w:rsidDel="00834ED9" w:rsidRDefault="005F0FFB">
      <w:pPr>
        <w:pStyle w:val="Heading1"/>
        <w:rPr>
          <w:del w:id="1100" w:author="Ruan Van Mazijk" w:date="2019-10-08T16:04:00Z"/>
          <w:highlight w:val="yellow"/>
        </w:rPr>
        <w:pPrChange w:id="1101" w:author="Ruan Van Mazijk" w:date="2019-10-08T16:06:00Z">
          <w:pPr>
            <w:pStyle w:val="Bibliography"/>
            <w:spacing w:line="240" w:lineRule="auto"/>
          </w:pPr>
        </w:pPrChange>
      </w:pPr>
      <w:bookmarkStart w:id="1102" w:name="ref-GBIFCape"/>
      <w:bookmarkEnd w:id="1095"/>
      <w:del w:id="1103"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104" w:author="Ruan Van Mazijk" w:date="2019-10-08T16:04:00Z"/>
          <w:highlight w:val="yellow"/>
          <w:rPrChange w:id="1105" w:author="Ruan Van Mazijk" w:date="2019-10-08T15:40:00Z">
            <w:rPr>
              <w:del w:id="1106" w:author="Ruan Van Mazijk" w:date="2019-10-08T16:04:00Z"/>
            </w:rPr>
          </w:rPrChange>
        </w:rPr>
        <w:pPrChange w:id="1107" w:author="Ruan Van Mazijk" w:date="2019-10-08T16:06:00Z">
          <w:pPr>
            <w:pStyle w:val="Bibliography"/>
            <w:spacing w:line="240" w:lineRule="auto"/>
          </w:pPr>
        </w:pPrChange>
      </w:pPr>
      <w:bookmarkStart w:id="1108" w:name="ref-GBIFSWA"/>
      <w:bookmarkEnd w:id="1102"/>
      <w:del w:id="1109" w:author="Ruan Van Mazijk" w:date="2019-10-08T16:04:00Z">
        <w:r w:rsidRPr="002B2755" w:rsidDel="00834ED9">
          <w:rPr>
            <w:highlight w:val="yellow"/>
          </w:rPr>
          <w:delText>GBIF (24 July 2017</w:delText>
        </w:r>
        <w:r w:rsidR="00B826BC" w:rsidRPr="005B5F97" w:rsidDel="00834ED9">
          <w:rPr>
            <w:highlight w:val="yellow"/>
            <w:rPrChange w:id="1110" w:author="Ruan Van Mazijk" w:date="2019-10-08T15:40:00Z">
              <w:rPr>
                <w:highlight w:val="yellow"/>
              </w:rPr>
            </w:rPrChange>
          </w:rPr>
          <w:delText>b</w:delText>
        </w:r>
        <w:r w:rsidRPr="005B5F97" w:rsidDel="00834ED9">
          <w:rPr>
            <w:highlight w:val="yellow"/>
            <w:rPrChange w:id="1111"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112" w:author="Ruan Van Mazijk" w:date="2019-10-08T15:38:00Z"/>
          <w:highlight w:val="yellow"/>
          <w:rPrChange w:id="1113" w:author="Ruan Van Mazijk" w:date="2019-10-08T15:40:00Z">
            <w:rPr>
              <w:del w:id="1114" w:author="Ruan Van Mazijk" w:date="2019-10-08T15:38:00Z"/>
            </w:rPr>
          </w:rPrChange>
        </w:rPr>
        <w:pPrChange w:id="1115" w:author="Ruan Van Mazijk" w:date="2019-10-08T16:06:00Z">
          <w:pPr>
            <w:pStyle w:val="Bibliography"/>
            <w:spacing w:line="240" w:lineRule="auto"/>
          </w:pPr>
        </w:pPrChange>
      </w:pPr>
      <w:bookmarkStart w:id="1116" w:name="ref-Gioia2017"/>
      <w:bookmarkEnd w:id="1108"/>
      <w:del w:id="1117" w:author="Ruan Van Mazijk" w:date="2019-10-08T15:38:00Z">
        <w:r w:rsidRPr="005B5F97" w:rsidDel="00FD032B">
          <w:rPr>
            <w:highlight w:val="yellow"/>
            <w:rPrChange w:id="1118"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119" w:author="Ruan Van Mazijk" w:date="2019-10-08T15:40:00Z">
              <w:rPr>
                <w:i/>
              </w:rPr>
            </w:rPrChange>
          </w:rPr>
          <w:delText>Botanical Journal of the Linnean Society</w:delText>
        </w:r>
        <w:r w:rsidRPr="005B5F97" w:rsidDel="00FD032B">
          <w:rPr>
            <w:highlight w:val="yellow"/>
            <w:rPrChange w:id="1120" w:author="Ruan Van Mazijk" w:date="2019-10-08T15:40:00Z">
              <w:rPr/>
            </w:rPrChange>
          </w:rPr>
          <w:delText xml:space="preserve">, 184, 1–15. </w:delText>
        </w:r>
      </w:del>
    </w:p>
    <w:p w14:paraId="7B3B8ED6" w14:textId="324E61B1" w:rsidR="00DD2348" w:rsidRPr="005B5F97" w:rsidDel="00FD032B" w:rsidRDefault="005F0FFB">
      <w:pPr>
        <w:pStyle w:val="Heading1"/>
        <w:rPr>
          <w:del w:id="1121" w:author="Ruan Van Mazijk" w:date="2019-10-08T15:38:00Z"/>
          <w:highlight w:val="yellow"/>
          <w:rPrChange w:id="1122" w:author="Ruan Van Mazijk" w:date="2019-10-08T15:40:00Z">
            <w:rPr>
              <w:del w:id="1123" w:author="Ruan Van Mazijk" w:date="2019-10-08T15:38:00Z"/>
            </w:rPr>
          </w:rPrChange>
        </w:rPr>
        <w:pPrChange w:id="1124" w:author="Ruan Van Mazijk" w:date="2019-10-08T16:06:00Z">
          <w:pPr>
            <w:pStyle w:val="Bibliography"/>
            <w:spacing w:line="240" w:lineRule="auto"/>
          </w:pPr>
        </w:pPrChange>
      </w:pPr>
      <w:bookmarkStart w:id="1125" w:name="ref-Hengl2017"/>
      <w:bookmarkEnd w:id="1116"/>
      <w:del w:id="1126" w:author="Ruan Van Mazijk" w:date="2019-10-08T15:38:00Z">
        <w:r w:rsidRPr="005B5F97" w:rsidDel="00FD032B">
          <w:rPr>
            <w:highlight w:val="yellow"/>
            <w:rPrChange w:id="1127"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128" w:author="Ruan Van Mazijk" w:date="2019-10-08T15:40:00Z">
              <w:rPr>
                <w:i/>
              </w:rPr>
            </w:rPrChange>
          </w:rPr>
          <w:delText>PLoS ONE</w:delText>
        </w:r>
        <w:r w:rsidRPr="005B5F97" w:rsidDel="00FD032B">
          <w:rPr>
            <w:highlight w:val="yellow"/>
            <w:rPrChange w:id="1129" w:author="Ruan Van Mazijk" w:date="2019-10-08T15:40:00Z">
              <w:rPr/>
            </w:rPrChange>
          </w:rPr>
          <w:delText xml:space="preserve">, 12, e0169748. </w:delText>
        </w:r>
      </w:del>
    </w:p>
    <w:p w14:paraId="36E3A7A5" w14:textId="09D409A3" w:rsidR="00DD2348" w:rsidRPr="005B5F97" w:rsidDel="00FD032B" w:rsidRDefault="005F0FFB">
      <w:pPr>
        <w:pStyle w:val="Heading1"/>
        <w:rPr>
          <w:del w:id="1130" w:author="Ruan Van Mazijk" w:date="2019-10-08T15:38:00Z"/>
          <w:highlight w:val="yellow"/>
          <w:rPrChange w:id="1131" w:author="Ruan Van Mazijk" w:date="2019-10-08T15:40:00Z">
            <w:rPr>
              <w:del w:id="1132" w:author="Ruan Van Mazijk" w:date="2019-10-08T15:38:00Z"/>
            </w:rPr>
          </w:rPrChange>
        </w:rPr>
        <w:pPrChange w:id="1133" w:author="Ruan Van Mazijk" w:date="2019-10-08T16:06:00Z">
          <w:pPr>
            <w:pStyle w:val="Bibliography"/>
            <w:spacing w:line="240" w:lineRule="auto"/>
          </w:pPr>
        </w:pPrChange>
      </w:pPr>
      <w:bookmarkStart w:id="1134" w:name="ref-Hijmans2016"/>
      <w:bookmarkEnd w:id="1125"/>
      <w:del w:id="1135" w:author="Ruan Van Mazijk" w:date="2019-10-08T15:38:00Z">
        <w:r w:rsidRPr="005B5F97" w:rsidDel="00FD032B">
          <w:rPr>
            <w:highlight w:val="yellow"/>
            <w:rPrChange w:id="1136" w:author="Ruan Van Mazijk" w:date="2019-10-08T15:40:00Z">
              <w:rPr/>
            </w:rPrChange>
          </w:rPr>
          <w:delText>Hijmans, R.J. (2016) raster: Geographic Data Analysis and Modeling. R package version 2.5-</w:delText>
        </w:r>
        <w:r w:rsidR="00765D62" w:rsidRPr="005B5F97" w:rsidDel="00FD032B">
          <w:rPr>
            <w:highlight w:val="yellow"/>
            <w:rPrChange w:id="1137" w:author="Ruan Van Mazijk" w:date="2019-10-08T15:40:00Z">
              <w:rPr/>
            </w:rPrChange>
          </w:rPr>
          <w:delText>8.</w:delText>
        </w:r>
        <w:r w:rsidRPr="005B5F97" w:rsidDel="00FD032B">
          <w:rPr>
            <w:highlight w:val="yellow"/>
            <w:rPrChange w:id="1138" w:author="Ruan Van Mazijk" w:date="2019-10-08T15:40:00Z">
              <w:rPr/>
            </w:rPrChange>
          </w:rPr>
          <w:delText xml:space="preserve"> </w:delText>
        </w:r>
      </w:del>
    </w:p>
    <w:p w14:paraId="56A3412D" w14:textId="4D1AE5AD" w:rsidR="00DD2348" w:rsidRPr="005B5F97" w:rsidDel="00FD032B" w:rsidRDefault="005F0FFB">
      <w:pPr>
        <w:pStyle w:val="Heading1"/>
        <w:rPr>
          <w:del w:id="1139" w:author="Ruan Van Mazijk" w:date="2019-10-08T15:38:00Z"/>
          <w:highlight w:val="yellow"/>
          <w:rPrChange w:id="1140" w:author="Ruan Van Mazijk" w:date="2019-10-08T15:40:00Z">
            <w:rPr>
              <w:del w:id="1141" w:author="Ruan Van Mazijk" w:date="2019-10-08T15:38:00Z"/>
            </w:rPr>
          </w:rPrChange>
        </w:rPr>
        <w:pPrChange w:id="1142" w:author="Ruan Van Mazijk" w:date="2019-10-08T16:06:00Z">
          <w:pPr>
            <w:pStyle w:val="Bibliography"/>
            <w:spacing w:line="240" w:lineRule="auto"/>
          </w:pPr>
        </w:pPrChange>
      </w:pPr>
      <w:bookmarkStart w:id="1143" w:name="ref-Hopper2004"/>
      <w:bookmarkEnd w:id="1134"/>
      <w:del w:id="1144" w:author="Ruan Van Mazijk" w:date="2019-10-08T15:38:00Z">
        <w:r w:rsidRPr="005B5F97" w:rsidDel="00FD032B">
          <w:rPr>
            <w:highlight w:val="yellow"/>
            <w:rPrChange w:id="1145"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146" w:author="Ruan Van Mazijk" w:date="2019-10-08T15:40:00Z">
              <w:rPr>
                <w:i/>
              </w:rPr>
            </w:rPrChange>
          </w:rPr>
          <w:delText>Annual Review of Ecology, Evolution, and Systematics</w:delText>
        </w:r>
        <w:r w:rsidRPr="005B5F97" w:rsidDel="00FD032B">
          <w:rPr>
            <w:highlight w:val="yellow"/>
            <w:rPrChange w:id="1147" w:author="Ruan Van Mazijk" w:date="2019-10-08T15:40:00Z">
              <w:rPr/>
            </w:rPrChange>
          </w:rPr>
          <w:delText xml:space="preserve">, 35, 623–650. </w:delText>
        </w:r>
      </w:del>
    </w:p>
    <w:p w14:paraId="50084C30" w14:textId="79A59AB5" w:rsidR="00DD2348" w:rsidRPr="005B5F97" w:rsidDel="00FD032B" w:rsidRDefault="005F0FFB">
      <w:pPr>
        <w:pStyle w:val="Heading1"/>
        <w:rPr>
          <w:del w:id="1148" w:author="Ruan Van Mazijk" w:date="2019-10-08T15:38:00Z"/>
          <w:highlight w:val="yellow"/>
          <w:rPrChange w:id="1149" w:author="Ruan Van Mazijk" w:date="2019-10-08T15:40:00Z">
            <w:rPr>
              <w:del w:id="1150" w:author="Ruan Van Mazijk" w:date="2019-10-08T15:38:00Z"/>
            </w:rPr>
          </w:rPrChange>
        </w:rPr>
        <w:pPrChange w:id="1151" w:author="Ruan Van Mazijk" w:date="2019-10-08T16:06:00Z">
          <w:pPr>
            <w:pStyle w:val="Bibliography"/>
            <w:spacing w:line="240" w:lineRule="auto"/>
          </w:pPr>
        </w:pPrChange>
      </w:pPr>
      <w:bookmarkStart w:id="1152" w:name="ref-Larsen2009"/>
      <w:bookmarkEnd w:id="1143"/>
      <w:del w:id="1153" w:author="Ruan Van Mazijk" w:date="2019-10-08T15:38:00Z">
        <w:r w:rsidRPr="005B5F97" w:rsidDel="00FD032B">
          <w:rPr>
            <w:highlight w:val="yellow"/>
            <w:rPrChange w:id="1154"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155" w:author="Ruan Van Mazijk" w:date="2019-10-08T15:40:00Z">
              <w:rPr>
                <w:i/>
              </w:rPr>
            </w:rPrChange>
          </w:rPr>
          <w:delText>African Journal of Ecology</w:delText>
        </w:r>
        <w:r w:rsidRPr="005B5F97" w:rsidDel="00FD032B">
          <w:rPr>
            <w:highlight w:val="yellow"/>
            <w:rPrChange w:id="1156" w:author="Ruan Van Mazijk" w:date="2019-10-08T15:40:00Z">
              <w:rPr/>
            </w:rPrChange>
          </w:rPr>
          <w:delText xml:space="preserve">, 47, 382–392. </w:delText>
        </w:r>
      </w:del>
    </w:p>
    <w:p w14:paraId="695FBC67" w14:textId="4BB231C8" w:rsidR="00DD2348" w:rsidRPr="005B5F97" w:rsidDel="00FD032B" w:rsidRDefault="005F0FFB">
      <w:pPr>
        <w:pStyle w:val="Heading1"/>
        <w:rPr>
          <w:del w:id="1157" w:author="Ruan Van Mazijk" w:date="2019-10-08T15:38:00Z"/>
          <w:highlight w:val="yellow"/>
          <w:rPrChange w:id="1158" w:author="Ruan Van Mazijk" w:date="2019-10-08T15:40:00Z">
            <w:rPr>
              <w:del w:id="1159" w:author="Ruan Van Mazijk" w:date="2019-10-08T15:38:00Z"/>
            </w:rPr>
          </w:rPrChange>
        </w:rPr>
        <w:pPrChange w:id="1160" w:author="Ruan Van Mazijk" w:date="2019-10-08T16:06:00Z">
          <w:pPr>
            <w:pStyle w:val="Bibliography"/>
            <w:spacing w:line="240" w:lineRule="auto"/>
          </w:pPr>
        </w:pPrChange>
      </w:pPr>
      <w:bookmarkStart w:id="1161" w:name="ref-Mucina2006"/>
      <w:bookmarkEnd w:id="1152"/>
      <w:del w:id="1162" w:author="Ruan Van Mazijk" w:date="2019-10-08T15:38:00Z">
        <w:r w:rsidRPr="005B5F97" w:rsidDel="00FD032B">
          <w:rPr>
            <w:highlight w:val="yellow"/>
            <w:rPrChange w:id="1163" w:author="Ruan Van Mazijk" w:date="2019-10-08T15:40:00Z">
              <w:rPr/>
            </w:rPrChange>
          </w:rPr>
          <w:delText xml:space="preserve">Mucina, L. &amp; Rutherford, M.C. (2006) </w:delText>
        </w:r>
        <w:r w:rsidRPr="005B5F97" w:rsidDel="00FD032B">
          <w:rPr>
            <w:i/>
            <w:highlight w:val="yellow"/>
            <w:rPrChange w:id="1164" w:author="Ruan Van Mazijk" w:date="2019-10-08T15:40:00Z">
              <w:rPr>
                <w:i/>
              </w:rPr>
            </w:rPrChange>
          </w:rPr>
          <w:delText xml:space="preserve">The vegetation of South Africa, Lesotho and Swaziland. </w:delText>
        </w:r>
        <w:r w:rsidRPr="005B5F97" w:rsidDel="00FD032B">
          <w:rPr>
            <w:highlight w:val="yellow"/>
            <w:rPrChange w:id="1165"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166" w:author="Ruan Van Mazijk" w:date="2019-10-08T16:04:00Z"/>
          <w:highlight w:val="yellow"/>
          <w:rPrChange w:id="1167" w:author="Ruan Van Mazijk" w:date="2019-10-08T15:40:00Z">
            <w:rPr>
              <w:del w:id="1168" w:author="Ruan Van Mazijk" w:date="2019-10-08T16:04:00Z"/>
              <w:highlight w:val="yellow"/>
            </w:rPr>
          </w:rPrChange>
        </w:rPr>
        <w:pPrChange w:id="1169" w:author="Ruan Van Mazijk" w:date="2019-10-08T16:06:00Z">
          <w:pPr>
            <w:pStyle w:val="Bibliography"/>
            <w:spacing w:line="240" w:lineRule="auto"/>
          </w:pPr>
        </w:pPrChange>
      </w:pPr>
      <w:bookmarkStart w:id="1170" w:name="ref-MOD13C2"/>
      <w:bookmarkEnd w:id="1161"/>
      <w:del w:id="1171"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172" w:author="Ruan Van Mazijk" w:date="2019-10-08T15:40:00Z">
              <w:rPr>
                <w:i/>
                <w:highlight w:val="yellow"/>
              </w:rPr>
            </w:rPrChange>
          </w:rPr>
          <w:delText>Dakota</w:delText>
        </w:r>
        <w:r w:rsidR="00765D62" w:rsidRPr="005B5F97" w:rsidDel="00834ED9">
          <w:rPr>
            <w:highlight w:val="yellow"/>
            <w:rPrChange w:id="1173" w:author="Ruan Van Mazijk" w:date="2019-10-08T15:40:00Z">
              <w:rPr>
                <w:highlight w:val="yellow"/>
              </w:rPr>
            </w:rPrChange>
          </w:rPr>
          <w:delText>,</w:delText>
        </w:r>
        <w:r w:rsidRPr="005B5F97" w:rsidDel="00834ED9">
          <w:rPr>
            <w:highlight w:val="yellow"/>
            <w:rPrChange w:id="1174"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175" w:author="Ruan Van Mazijk" w:date="2019-10-08T16:04:00Z"/>
          <w:highlight w:val="yellow"/>
          <w:rPrChange w:id="1176" w:author="Ruan Van Mazijk" w:date="2019-10-08T16:04:00Z">
            <w:rPr>
              <w:del w:id="1177" w:author="Ruan Van Mazijk" w:date="2019-10-08T16:04:00Z"/>
            </w:rPr>
          </w:rPrChange>
        </w:rPr>
        <w:pPrChange w:id="1178" w:author="Ruan Van Mazijk" w:date="2019-10-08T16:06:00Z">
          <w:pPr>
            <w:pStyle w:val="Bibliography"/>
            <w:spacing w:line="240" w:lineRule="auto"/>
          </w:pPr>
        </w:pPrChange>
      </w:pPr>
      <w:bookmarkStart w:id="1179" w:name="ref-MOD11C3"/>
      <w:bookmarkEnd w:id="1170"/>
      <w:del w:id="1180" w:author="Ruan Van Mazijk" w:date="2019-10-08T16:04:00Z">
        <w:r w:rsidRPr="005B5F97" w:rsidDel="00834ED9">
          <w:rPr>
            <w:highlight w:val="yellow"/>
            <w:rPrChange w:id="1181"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182"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183" w:author="Ruan Van Mazijk" w:date="2019-10-08T15:40:00Z">
              <w:rPr>
                <w:i/>
                <w:highlight w:val="yellow"/>
              </w:rPr>
            </w:rPrChange>
          </w:rPr>
          <w:delText>Dakota</w:delText>
        </w:r>
        <w:r w:rsidR="00765D62" w:rsidRPr="005B5F97" w:rsidDel="00834ED9">
          <w:rPr>
            <w:highlight w:val="yellow"/>
            <w:rPrChange w:id="1184" w:author="Ruan Van Mazijk" w:date="2019-10-08T15:40:00Z">
              <w:rPr>
                <w:highlight w:val="yellow"/>
              </w:rPr>
            </w:rPrChange>
          </w:rPr>
          <w:delText>,</w:delText>
        </w:r>
        <w:r w:rsidRPr="005B5F97" w:rsidDel="00834ED9">
          <w:rPr>
            <w:highlight w:val="yellow"/>
            <w:rPrChange w:id="1185" w:author="Ruan Van Mazijk" w:date="2019-10-08T15:40:00Z">
              <w:rPr/>
            </w:rPrChange>
          </w:rPr>
          <w:delText xml:space="preserve"> </w:delText>
        </w:r>
      </w:del>
    </w:p>
    <w:p w14:paraId="7550512A" w14:textId="0746EF66" w:rsidR="00DD2348" w:rsidRPr="005B5F97" w:rsidDel="00F26338" w:rsidRDefault="005F0FFB">
      <w:pPr>
        <w:pStyle w:val="Heading1"/>
        <w:rPr>
          <w:del w:id="1186" w:author="Ruan Van Mazijk" w:date="2019-10-08T15:38:00Z"/>
          <w:highlight w:val="yellow"/>
          <w:rPrChange w:id="1187" w:author="Ruan Van Mazijk" w:date="2019-10-08T15:40:00Z">
            <w:rPr>
              <w:del w:id="1188" w:author="Ruan Van Mazijk" w:date="2019-10-08T15:38:00Z"/>
            </w:rPr>
          </w:rPrChange>
        </w:rPr>
        <w:pPrChange w:id="1189" w:author="Ruan Van Mazijk" w:date="2019-10-08T16:06:00Z">
          <w:pPr>
            <w:pStyle w:val="Bibliography"/>
            <w:spacing w:line="240" w:lineRule="auto"/>
          </w:pPr>
        </w:pPrChange>
      </w:pPr>
      <w:bookmarkStart w:id="1190" w:name="ref-Olson2001"/>
      <w:bookmarkEnd w:id="1179"/>
      <w:del w:id="1191" w:author="Ruan Van Mazijk" w:date="2019-10-08T15:38:00Z">
        <w:r w:rsidRPr="005B5F97" w:rsidDel="00F26338">
          <w:rPr>
            <w:highlight w:val="yellow"/>
            <w:rPrChange w:id="1192"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193" w:author="Ruan Van Mazijk" w:date="2019-10-08T15:40:00Z">
              <w:rPr>
                <w:i/>
              </w:rPr>
            </w:rPrChange>
          </w:rPr>
          <w:delText>BioScience</w:delText>
        </w:r>
        <w:r w:rsidRPr="005B5F97" w:rsidDel="00F26338">
          <w:rPr>
            <w:highlight w:val="yellow"/>
            <w:rPrChange w:id="1194" w:author="Ruan Van Mazijk" w:date="2019-10-08T15:40:00Z">
              <w:rPr/>
            </w:rPrChange>
          </w:rPr>
          <w:delText xml:space="preserve">, 51, 933–938. </w:delText>
        </w:r>
      </w:del>
    </w:p>
    <w:p w14:paraId="2546AEB9" w14:textId="6426116A" w:rsidR="00DD2348" w:rsidRPr="005B5F97" w:rsidDel="005F4573" w:rsidRDefault="005F0FFB">
      <w:pPr>
        <w:pStyle w:val="Heading1"/>
        <w:rPr>
          <w:del w:id="1195" w:author="Ruan Van Mazijk" w:date="2019-10-08T16:00:00Z"/>
          <w:highlight w:val="yellow"/>
          <w:rPrChange w:id="1196" w:author="Ruan Van Mazijk" w:date="2019-10-08T15:40:00Z">
            <w:rPr>
              <w:del w:id="1197" w:author="Ruan Van Mazijk" w:date="2019-10-08T16:00:00Z"/>
            </w:rPr>
          </w:rPrChange>
        </w:rPr>
        <w:pPrChange w:id="1198" w:author="Ruan Van Mazijk" w:date="2019-10-08T16:06:00Z">
          <w:pPr>
            <w:pStyle w:val="Bibliography"/>
            <w:spacing w:line="240" w:lineRule="auto"/>
          </w:pPr>
        </w:pPrChange>
      </w:pPr>
      <w:bookmarkStart w:id="1199" w:name="ref-RCoreTeam2018"/>
      <w:bookmarkEnd w:id="1190"/>
      <w:del w:id="1200" w:author="Ruan Van Mazijk" w:date="2019-10-08T16:00:00Z">
        <w:r w:rsidRPr="005B5F97" w:rsidDel="005F4573">
          <w:rPr>
            <w:highlight w:val="yellow"/>
            <w:rPrChange w:id="1201" w:author="Ruan Van Mazijk" w:date="2019-10-08T15:40:00Z">
              <w:rPr/>
            </w:rPrChange>
          </w:rPr>
          <w:delText xml:space="preserve">R Core Team (2018) </w:delText>
        </w:r>
        <w:r w:rsidRPr="005B5F97" w:rsidDel="005F4573">
          <w:rPr>
            <w:i/>
            <w:highlight w:val="yellow"/>
            <w:rPrChange w:id="1202" w:author="Ruan Van Mazijk" w:date="2019-10-08T15:40:00Z">
              <w:rPr>
                <w:i/>
              </w:rPr>
            </w:rPrChange>
          </w:rPr>
          <w:delText xml:space="preserve">R: A Language and Environment for Statistical Computing. Version 3.5.0. </w:delText>
        </w:r>
        <w:r w:rsidRPr="005B5F97" w:rsidDel="005F4573">
          <w:rPr>
            <w:highlight w:val="yellow"/>
            <w:rPrChange w:id="1203"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204" w:author="Ruan Van Mazijk" w:date="2019-10-08T16:00:00Z"/>
        </w:rPr>
        <w:pPrChange w:id="1205" w:author="Ruan Van Mazijk" w:date="2019-10-08T16:06:00Z">
          <w:pPr>
            <w:pStyle w:val="Bibliography"/>
            <w:spacing w:line="240" w:lineRule="auto"/>
          </w:pPr>
        </w:pPrChange>
      </w:pPr>
      <w:bookmarkStart w:id="1206" w:name="ref-R-taxize"/>
      <w:bookmarkEnd w:id="1199"/>
      <w:del w:id="1207" w:author="Ruan Van Mazijk" w:date="2019-10-08T15:39:00Z">
        <w:r w:rsidRPr="005B5F97" w:rsidDel="00D44AB5">
          <w:rPr>
            <w:highlight w:val="yellow"/>
            <w:rPrChange w:id="1208" w:author="Ruan Van Mazijk" w:date="2019-10-08T15:40:00Z">
              <w:rPr/>
            </w:rPrChange>
          </w:rPr>
          <w:delText xml:space="preserve">Scott </w:delText>
        </w:r>
      </w:del>
      <w:del w:id="1209" w:author="Ruan Van Mazijk" w:date="2019-10-08T16:00:00Z">
        <w:r w:rsidRPr="005B5F97" w:rsidDel="005F4573">
          <w:rPr>
            <w:highlight w:val="yellow"/>
            <w:rPrChange w:id="1210" w:author="Ruan Van Mazijk" w:date="2019-10-08T15:40:00Z">
              <w:rPr/>
            </w:rPrChange>
          </w:rPr>
          <w:delText xml:space="preserve">Chamberlain &amp; </w:delText>
        </w:r>
      </w:del>
      <w:del w:id="1211" w:author="Ruan Van Mazijk" w:date="2019-10-08T15:39:00Z">
        <w:r w:rsidRPr="005B5F97" w:rsidDel="00D44AB5">
          <w:rPr>
            <w:highlight w:val="yellow"/>
            <w:rPrChange w:id="1212" w:author="Ruan Van Mazijk" w:date="2019-10-08T15:40:00Z">
              <w:rPr/>
            </w:rPrChange>
          </w:rPr>
          <w:delText xml:space="preserve">Eduard </w:delText>
        </w:r>
      </w:del>
      <w:del w:id="1213" w:author="Ruan Van Mazijk" w:date="2019-10-08T16:00:00Z">
        <w:r w:rsidRPr="005B5F97" w:rsidDel="005F4573">
          <w:rPr>
            <w:highlight w:val="yellow"/>
            <w:rPrChange w:id="1214" w:author="Ruan Van Mazijk" w:date="2019-10-08T15:40:00Z">
              <w:rPr/>
            </w:rPrChange>
          </w:rPr>
          <w:delText xml:space="preserve">Szocs (2013) Taxize - taxonomic search and retrieval in r. </w:delText>
        </w:r>
        <w:r w:rsidRPr="005B5F97" w:rsidDel="005F4573">
          <w:rPr>
            <w:i/>
            <w:highlight w:val="yellow"/>
            <w:rPrChange w:id="1215" w:author="Ruan Van Mazijk" w:date="2019-10-08T15:40:00Z">
              <w:rPr>
                <w:i/>
              </w:rPr>
            </w:rPrChange>
          </w:rPr>
          <w:delText>F1000</w:delText>
        </w:r>
        <w:r w:rsidR="00765D62" w:rsidRPr="005B5F97" w:rsidDel="005F4573">
          <w:rPr>
            <w:i/>
            <w:highlight w:val="yellow"/>
            <w:rPrChange w:id="1216" w:author="Ruan Van Mazijk" w:date="2019-10-08T15:40:00Z">
              <w:rPr>
                <w:i/>
              </w:rPr>
            </w:rPrChange>
          </w:rPr>
          <w:delText>Research</w:delText>
        </w:r>
        <w:r w:rsidR="00765D62" w:rsidRPr="005B5F97" w:rsidDel="005F4573">
          <w:rPr>
            <w:highlight w:val="yellow"/>
            <w:rPrChange w:id="1217" w:author="Ruan Van Mazijk" w:date="2019-10-08T15:40:00Z">
              <w:rPr/>
            </w:rPrChange>
          </w:rPr>
          <w:delText>,</w:delText>
        </w:r>
        <w:r w:rsidRPr="0086613F" w:rsidDel="005F4573">
          <w:delText xml:space="preserve"> </w:delText>
        </w:r>
        <w:bookmarkEnd w:id="1069"/>
        <w:bookmarkEnd w:id="1206"/>
      </w:del>
    </w:p>
    <w:p w14:paraId="48A13E83" w14:textId="77777777" w:rsidR="00EF41C1" w:rsidRDefault="004D4AE1">
      <w:pPr>
        <w:pStyle w:val="Heading1"/>
        <w:pPrChange w:id="1218"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219"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220" w:author="Ruan Van Mazijk" w:date="2019-10-08T12:41:00Z"/>
          <w:highlight w:val="yellow"/>
        </w:rPr>
        <w:pPrChange w:id="1221"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222" w:author="Ruan Van Mazijk" w:date="2019-10-08T12:41:00Z">
        <w:r w:rsidR="00DC6978">
          <w:rPr>
            <w:highlight w:val="yellow"/>
          </w:rPr>
          <w:br w:type="page"/>
        </w:r>
      </w:ins>
    </w:p>
    <w:p w14:paraId="268BDBCA" w14:textId="36C95C13" w:rsidR="00E40561" w:rsidRDefault="009B0A3A" w:rsidP="009B0A3A">
      <w:pPr>
        <w:pStyle w:val="Heading1"/>
        <w:rPr>
          <w:ins w:id="1223" w:author="Ruan Van Mazijk" w:date="2019-10-08T12:43:00Z"/>
        </w:rPr>
      </w:pPr>
      <w:ins w:id="1224" w:author="Ruan Van Mazijk" w:date="2019-10-08T12:42:00Z">
        <w:r>
          <w:lastRenderedPageBreak/>
          <w:t xml:space="preserve">Supplementary </w:t>
        </w:r>
      </w:ins>
      <w:ins w:id="1225" w:author="Ruan Van Mazijk" w:date="2019-10-08T12:43:00Z">
        <w:r>
          <w:t>I</w:t>
        </w:r>
      </w:ins>
      <w:ins w:id="1226" w:author="Ruan Van Mazijk" w:date="2019-10-08T12:42:00Z">
        <w:r>
          <w:t>nformation</w:t>
        </w:r>
      </w:ins>
    </w:p>
    <w:p w14:paraId="0ADF6D18" w14:textId="640AEC98" w:rsidR="009017E2" w:rsidRDefault="009017E2">
      <w:pPr>
        <w:pStyle w:val="Heading2"/>
        <w:spacing w:before="0"/>
        <w:rPr>
          <w:ins w:id="1227" w:author="Ruan Van Mazijk" w:date="2019-10-09T13:19:00Z"/>
        </w:rPr>
        <w:pPrChange w:id="1228" w:author="Ruan Van Mazijk" w:date="2019-10-09T13:21:00Z">
          <w:pPr>
            <w:pStyle w:val="BodyText"/>
          </w:pPr>
        </w:pPrChange>
      </w:pPr>
      <w:ins w:id="1229" w:author="Ruan Van Mazijk" w:date="2019-10-09T13:19:00Z">
        <w:r>
          <w:t>Species occurrence data cleaning</w:t>
        </w:r>
      </w:ins>
    </w:p>
    <w:p w14:paraId="0DF86F88" w14:textId="2D8DF318" w:rsidR="00F04C64" w:rsidRDefault="009017E2" w:rsidP="000A3255">
      <w:pPr>
        <w:pStyle w:val="BodyText"/>
        <w:spacing w:before="0"/>
        <w:rPr>
          <w:ins w:id="1230" w:author="Ruan Van Mazijk" w:date="2019-10-09T13:28:00Z"/>
        </w:rPr>
      </w:pPr>
      <w:ins w:id="1231"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232"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233" w:author="Ruan Van Mazijk" w:date="2019-10-09T13:19:00Z"/>
        </w:rPr>
        <w:pPrChange w:id="1234" w:author="Ruan Van Mazijk" w:date="2019-10-09T13:21:00Z">
          <w:pPr>
            <w:pStyle w:val="TableCaption"/>
            <w:spacing w:line="240" w:lineRule="auto"/>
          </w:pPr>
        </w:pPrChange>
      </w:pPr>
      <w:ins w:id="1235" w:author="Ruan Van Mazijk" w:date="2019-10-09T13:19:00Z">
        <w:r>
          <w:t>In order to ensure that no species w</w:t>
        </w:r>
      </w:ins>
      <w:ins w:id="1236" w:author="Ruan Van Mazijk" w:date="2019-10-22T14:45:00Z">
        <w:r w:rsidR="00D90939">
          <w:t>ere</w:t>
        </w:r>
      </w:ins>
      <w:ins w:id="1237" w:author="Ruan Van Mazijk" w:date="2019-10-09T13:19:00Z">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238" w:author="Ruan Van Mazijk" w:date="2019-10-09T13:24:00Z"/>
        </w:rPr>
        <w:pPrChange w:id="1239" w:author="Ruan Van Mazijk" w:date="2019-10-09T13:24:00Z">
          <w:pPr>
            <w:pStyle w:val="TableCaption"/>
            <w:spacing w:before="240" w:after="0" w:line="240" w:lineRule="auto"/>
          </w:pPr>
        </w:pPrChange>
      </w:pPr>
      <w:ins w:id="1240" w:author="Ruan Van Mazijk" w:date="2019-10-18T14:46:00Z">
        <w:r>
          <w:t>Supplementary t</w:t>
        </w:r>
      </w:ins>
      <w:ins w:id="1241" w:author="Ruan Van Mazijk" w:date="2019-10-09T13:24:00Z">
        <w:r w:rsidR="0096757D">
          <w:t>ables</w:t>
        </w:r>
      </w:ins>
    </w:p>
    <w:p w14:paraId="76D6BBE5" w14:textId="2C6A5B26" w:rsidR="00E63AAF" w:rsidRDefault="00E63AAF">
      <w:pPr>
        <w:pStyle w:val="TableCaption"/>
        <w:spacing w:after="0" w:line="240" w:lineRule="auto"/>
        <w:rPr>
          <w:moveTo w:id="1242" w:author="Ruan Van Mazijk" w:date="2019-10-08T13:56:00Z"/>
        </w:rPr>
        <w:pPrChange w:id="1243" w:author="Ruan Van Mazijk" w:date="2019-10-09T13:24:00Z">
          <w:pPr>
            <w:pStyle w:val="TableCaption"/>
            <w:spacing w:line="240" w:lineRule="auto"/>
          </w:pPr>
        </w:pPrChange>
      </w:pPr>
      <w:moveToRangeStart w:id="1244" w:author="Ruan Van Mazijk" w:date="2019-10-08T13:56:00Z" w:name="move21435422"/>
      <w:commentRangeStart w:id="1245"/>
      <w:moveTo w:id="1246" w:author="Ruan Van Mazijk" w:date="2019-10-08T13:56:00Z">
        <w:r w:rsidRPr="00242181">
          <w:rPr>
            <w:b/>
          </w:rPr>
          <w:t>Table 1:</w:t>
        </w:r>
        <w:r>
          <w:t xml:space="preserve"> </w:t>
        </w:r>
        <w:commentRangeEnd w:id="1245"/>
        <w:r>
          <w:rPr>
            <w:rStyle w:val="CommentReference"/>
            <w:rFonts w:ascii="Times New Roman" w:hAnsiTheme="minorHAnsi"/>
          </w:rPr>
          <w:commentReference w:id="1245"/>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247" w:author="Ruan Van Mazijk" w:date="2019-10-08T13:56:00Z"/>
              </w:rPr>
            </w:pPr>
            <w:moveTo w:id="1248"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249" w:author="Ruan Van Mazijk" w:date="2019-10-08T13:56:00Z"/>
              </w:rPr>
            </w:pPr>
            <w:moveTo w:id="1250"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251" w:author="Ruan Van Mazijk" w:date="2019-10-08T13:56:00Z"/>
              </w:rPr>
            </w:pPr>
            <w:moveTo w:id="1252"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253" w:author="Ruan Van Mazijk" w:date="2019-10-08T13:56:00Z"/>
              </w:rPr>
            </w:pPr>
            <w:moveTo w:id="1254"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255" w:author="Ruan Van Mazijk" w:date="2019-10-08T13:56:00Z"/>
              </w:rPr>
            </w:pPr>
            <w:moveTo w:id="1256"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257" w:author="Ruan Van Mazijk" w:date="2019-10-08T13:56:00Z"/>
              </w:rPr>
            </w:pPr>
            <w:moveTo w:id="1258"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259" w:author="Ruan Van Mazijk" w:date="2019-10-08T13:56:00Z"/>
              </w:rPr>
            </w:pPr>
          </w:p>
        </w:tc>
        <w:tc>
          <w:tcPr>
            <w:tcW w:w="1086" w:type="pct"/>
          </w:tcPr>
          <w:p w14:paraId="32964C5A" w14:textId="77777777" w:rsidR="00E63AAF" w:rsidRPr="00B02A29" w:rsidRDefault="00E63AAF" w:rsidP="007233E4">
            <w:pPr>
              <w:pStyle w:val="Compact"/>
              <w:rPr>
                <w:moveTo w:id="1260" w:author="Ruan Van Mazijk" w:date="2019-10-08T13:56:00Z"/>
                <w:rPrChange w:id="1261" w:author="Ruan Van Mazijk" w:date="2019-10-08T16:24:00Z">
                  <w:rPr>
                    <w:moveTo w:id="1262" w:author="Ruan Van Mazijk" w:date="2019-10-08T13:56:00Z"/>
                    <w:highlight w:val="yellow"/>
                  </w:rPr>
                </w:rPrChange>
              </w:rPr>
            </w:pPr>
            <w:moveTo w:id="1263" w:author="Ruan Van Mazijk" w:date="2019-10-08T13:56:00Z">
              <w:r w:rsidRPr="00B02A29">
                <w:rPr>
                  <w:rPrChange w:id="1264"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265" w:author="Ruan Van Mazijk" w:date="2019-10-08T13:56:00Z"/>
              </w:rPr>
            </w:pPr>
            <w:moveTo w:id="1266"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267" w:author="Ruan Van Mazijk" w:date="2019-10-08T13:56:00Z"/>
              </w:rPr>
            </w:pPr>
            <w:moveTo w:id="1268"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269" w:author="Ruan Van Mazijk" w:date="2019-10-08T13:56:00Z"/>
              </w:rPr>
            </w:pPr>
          </w:p>
        </w:tc>
        <w:tc>
          <w:tcPr>
            <w:tcW w:w="1086" w:type="pct"/>
          </w:tcPr>
          <w:p w14:paraId="753FCB8A" w14:textId="77777777" w:rsidR="00E63AAF" w:rsidRPr="00B02A29" w:rsidRDefault="00E63AAF" w:rsidP="007233E4">
            <w:pPr>
              <w:pStyle w:val="Compact"/>
              <w:rPr>
                <w:moveTo w:id="1270" w:author="Ruan Van Mazijk" w:date="2019-10-08T13:56:00Z"/>
                <w:rPrChange w:id="1271" w:author="Ruan Van Mazijk" w:date="2019-10-08T16:24:00Z">
                  <w:rPr>
                    <w:moveTo w:id="1272" w:author="Ruan Van Mazijk" w:date="2019-10-08T13:56:00Z"/>
                    <w:highlight w:val="yellow"/>
                  </w:rPr>
                </w:rPrChange>
              </w:rPr>
            </w:pPr>
            <w:moveTo w:id="1273" w:author="Ruan Van Mazijk" w:date="2019-10-08T13:56:00Z">
              <w:r w:rsidRPr="00B02A29">
                <w:rPr>
                  <w:rPrChange w:id="1274"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275" w:author="Ruan Van Mazijk" w:date="2019-10-08T13:56:00Z"/>
              </w:rPr>
            </w:pPr>
            <w:moveTo w:id="1276" w:author="Ruan Van Mazijk" w:date="2019-10-08T13:56:00Z">
              <w:r w:rsidRPr="008A4E97">
                <w:t>NDVI</w:t>
              </w:r>
            </w:moveTo>
            <w:ins w:id="1277"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278" w:author="Ruan Van Mazijk" w:date="2019-10-08T13:56:00Z"/>
              </w:rPr>
            </w:pPr>
            <w:moveTo w:id="1279" w:author="Ruan Van Mazijk" w:date="2019-10-08T13:56:00Z">
              <w:r w:rsidRPr="008A4E97">
                <w:t>MODIS</w:t>
              </w:r>
            </w:moveTo>
            <w:ins w:id="1280" w:author="Ruan Van Mazijk" w:date="2019-10-08T16:27:00Z">
              <w:r w:rsidR="000563E6">
                <w:t xml:space="preserve"> (v</w:t>
              </w:r>
              <w:r w:rsidR="000563E6" w:rsidRPr="000563E6">
                <w:rPr>
                  <w:highlight w:val="yellow"/>
                  <w:rPrChange w:id="1281" w:author="Ruan Van Mazijk" w:date="2019-10-08T16:27:00Z">
                    <w:rPr/>
                  </w:rPrChange>
                </w:rPr>
                <w:t>[Version]</w:t>
              </w:r>
              <w:r w:rsidR="000563E6">
                <w:t>)</w:t>
              </w:r>
            </w:ins>
            <w:moveTo w:id="1282" w:author="Ruan Van Mazijk" w:date="2019-10-08T13:56:00Z">
              <w:del w:id="1283"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284" w:author="Ruan Van Mazijk" w:date="2019-10-08T13:56:00Z"/>
              </w:rPr>
            </w:pPr>
            <w:moveTo w:id="1285"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286" w:author="Ruan Van Mazijk" w:date="2019-10-08T13:56:00Z"/>
                <w:rPrChange w:id="1287" w:author="Ruan Van Mazijk" w:date="2019-10-08T16:24:00Z">
                  <w:rPr>
                    <w:moveTo w:id="1288" w:author="Ruan Van Mazijk" w:date="2019-10-08T13:56:00Z"/>
                    <w:highlight w:val="yellow"/>
                  </w:rPr>
                </w:rPrChange>
              </w:rPr>
            </w:pPr>
            <w:moveTo w:id="1289" w:author="Ruan Van Mazijk" w:date="2019-10-08T13:56:00Z">
              <w:r w:rsidRPr="00B02A29">
                <w:rPr>
                  <w:rPrChange w:id="1290" w:author="Ruan Van Mazijk" w:date="2019-10-08T16:24:00Z">
                    <w:rPr>
                      <w:highlight w:val="yellow"/>
                    </w:rPr>
                  </w:rPrChange>
                </w:rPr>
                <w:t>NASA (2017a</w:t>
              </w:r>
            </w:moveTo>
            <w:ins w:id="1291" w:author="Ruan Van Mazijk" w:date="2019-10-08T16:27:00Z">
              <w:r w:rsidR="00694A54">
                <w:t>.b</w:t>
              </w:r>
            </w:ins>
            <w:moveTo w:id="1292" w:author="Ruan Van Mazijk" w:date="2019-10-08T13:56:00Z">
              <w:r w:rsidRPr="00B02A29">
                <w:rPr>
                  <w:rPrChange w:id="1293"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294" w:author="Ruan Van Mazijk" w:date="2019-10-08T13:56:00Z"/>
              </w:rPr>
            </w:pPr>
            <w:moveTo w:id="1295"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296" w:author="Ruan Van Mazijk" w:date="2019-10-08T13:56:00Z"/>
              </w:rPr>
            </w:pPr>
            <w:moveTo w:id="1297"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298" w:author="Ruan Van Mazijk" w:date="2019-10-08T13:56:00Z"/>
              </w:rPr>
            </w:pPr>
            <w:moveTo w:id="1299"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300" w:author="Ruan Van Mazijk" w:date="2019-10-08T13:56:00Z"/>
                <w:rPrChange w:id="1301" w:author="Ruan Van Mazijk" w:date="2019-10-08T16:24:00Z">
                  <w:rPr>
                    <w:moveTo w:id="1302" w:author="Ruan Van Mazijk" w:date="2019-10-08T13:56:00Z"/>
                    <w:highlight w:val="yellow"/>
                  </w:rPr>
                </w:rPrChange>
              </w:rPr>
            </w:pPr>
            <w:moveTo w:id="1303" w:author="Ruan Van Mazijk" w:date="2019-10-08T13:56:00Z">
              <w:r w:rsidRPr="00B02A29">
                <w:rPr>
                  <w:rPrChange w:id="1304"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305" w:author="Ruan Van Mazijk" w:date="2019-10-08T13:56:00Z"/>
              </w:rPr>
            </w:pPr>
            <w:moveTo w:id="1306"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307" w:author="Ruan Van Mazijk" w:date="2019-10-08T13:56:00Z"/>
              </w:rPr>
            </w:pPr>
            <w:moveTo w:id="1308"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309"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310" w:author="Ruan Van Mazijk" w:date="2019-10-08T13:56:00Z"/>
                <w:rPrChange w:id="1311" w:author="Ruan Van Mazijk" w:date="2019-10-08T16:24:00Z">
                  <w:rPr>
                    <w:moveTo w:id="1312" w:author="Ruan Van Mazijk" w:date="2019-10-08T13:56:00Z"/>
                    <w:highlight w:val="yellow"/>
                  </w:rPr>
                </w:rPrChange>
              </w:rPr>
            </w:pPr>
            <w:proofErr w:type="spellStart"/>
            <w:moveTo w:id="1313" w:author="Ruan Van Mazijk" w:date="2019-10-08T13:56:00Z">
              <w:r w:rsidRPr="00B02A29">
                <w:rPr>
                  <w:rPrChange w:id="1314" w:author="Ruan Van Mazijk" w:date="2019-10-08T16:24:00Z">
                    <w:rPr>
                      <w:highlight w:val="yellow"/>
                    </w:rPr>
                  </w:rPrChange>
                </w:rPr>
                <w:t>Hengl</w:t>
              </w:r>
              <w:proofErr w:type="spellEnd"/>
              <w:r w:rsidRPr="00B02A29">
                <w:rPr>
                  <w:rPrChange w:id="1315"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316" w:author="Ruan Van Mazijk" w:date="2019-10-09T13:31:00Z"/>
        </w:rPr>
        <w:pPrChange w:id="1317" w:author="Ruan Van Mazijk" w:date="2019-10-09T13:31:00Z">
          <w:pPr/>
        </w:pPrChange>
      </w:pPr>
      <w:moveTo w:id="1318"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244"/>
      <w:ins w:id="1319" w:author="Ruan Van Mazijk" w:date="2019-10-09T13:31:00Z">
        <w:r w:rsidR="0061501B">
          <w:br w:type="page"/>
        </w:r>
      </w:ins>
    </w:p>
    <w:p w14:paraId="40DA1DA1" w14:textId="1C733915" w:rsidR="00A31266" w:rsidRDefault="005845A2">
      <w:pPr>
        <w:pStyle w:val="Heading2"/>
        <w:rPr>
          <w:ins w:id="1320" w:author="Ruan Van Mazijk" w:date="2019-10-08T16:05:00Z"/>
        </w:rPr>
        <w:pPrChange w:id="1321" w:author="Ruan Van Mazijk" w:date="2019-10-09T13:29:00Z">
          <w:pPr>
            <w:pStyle w:val="BodyText"/>
          </w:pPr>
        </w:pPrChange>
      </w:pPr>
      <w:ins w:id="1322" w:author="Ruan Van Mazijk" w:date="2019-10-18T14:46:00Z">
        <w:r>
          <w:lastRenderedPageBreak/>
          <w:t>Supplementary f</w:t>
        </w:r>
      </w:ins>
      <w:ins w:id="1323" w:author="Ruan Van Mazijk" w:date="2019-10-09T13:29:00Z">
        <w:r w:rsidR="00A31266">
          <w:t>igures</w:t>
        </w:r>
      </w:ins>
    </w:p>
    <w:p w14:paraId="2CC007B8" w14:textId="17FDE458" w:rsidR="007025E6" w:rsidRDefault="007025E6">
      <w:pPr>
        <w:rPr>
          <w:ins w:id="1324" w:author="Ruan Van Mazijk" w:date="2019-10-09T13:31:00Z"/>
          <w:rFonts w:asciiTheme="majorBidi" w:hAnsiTheme="majorBidi"/>
        </w:rPr>
      </w:pPr>
      <w:ins w:id="1325" w:author="Ruan Van Mazijk" w:date="2019-10-09T13:31:00Z">
        <w:r>
          <w:br w:type="page"/>
        </w:r>
      </w:ins>
    </w:p>
    <w:p w14:paraId="736B23CD" w14:textId="6E1C3862" w:rsidR="00834ED9" w:rsidRDefault="00CD22B0" w:rsidP="00834ED9">
      <w:pPr>
        <w:pStyle w:val="Heading2"/>
        <w:rPr>
          <w:ins w:id="1326" w:author="Ruan Van Mazijk" w:date="2019-10-08T16:05:00Z"/>
        </w:rPr>
      </w:pPr>
      <w:ins w:id="1327" w:author="Ruan Van Mazijk" w:date="2019-10-18T14:46:00Z">
        <w:r>
          <w:lastRenderedPageBreak/>
          <w:t>Supplementary r</w:t>
        </w:r>
      </w:ins>
      <w:ins w:id="1328" w:author="Ruan Van Mazijk" w:date="2019-10-08T16:05:00Z">
        <w:r w:rsidR="00834ED9">
          <w:t>eferences</w:t>
        </w:r>
      </w:ins>
    </w:p>
    <w:p w14:paraId="60C003EB" w14:textId="2E876A91" w:rsidR="00643D7A" w:rsidRPr="00643D7A" w:rsidRDefault="002A25AB">
      <w:pPr>
        <w:pStyle w:val="Bibliography"/>
        <w:spacing w:line="240" w:lineRule="auto"/>
        <w:rPr>
          <w:ins w:id="1329" w:author="Ruan Van Mazijk" w:date="2019-10-09T13:19:00Z"/>
          <w:b/>
          <w:rPrChange w:id="1330" w:author="Ruan Van Mazijk" w:date="2019-10-09T13:19:00Z">
            <w:rPr>
              <w:ins w:id="1331" w:author="Ruan Van Mazijk" w:date="2019-10-09T13:19:00Z"/>
            </w:rPr>
          </w:rPrChange>
        </w:rPr>
      </w:pPr>
      <w:ins w:id="1332"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333" w:author="Ruan Van Mazijk" w:date="2019-10-08T16:05:00Z"/>
          <w:rPrChange w:id="1334" w:author="Ruan Van Mazijk" w:date="2019-10-08T16:11:00Z">
            <w:rPr>
              <w:ins w:id="1335" w:author="Ruan Van Mazijk" w:date="2019-10-08T16:05:00Z"/>
              <w:highlight w:val="yellow"/>
            </w:rPr>
          </w:rPrChange>
        </w:rPr>
      </w:pPr>
      <w:ins w:id="1336" w:author="Ruan Van Mazijk" w:date="2019-10-08T16:05:00Z">
        <w:r w:rsidRPr="00332DA6">
          <w:rPr>
            <w:rPrChange w:id="1337" w:author="Ruan Van Mazijk" w:date="2019-10-08T16:11:00Z">
              <w:rPr>
                <w:highlight w:val="yellow"/>
              </w:rPr>
            </w:rPrChange>
          </w:rPr>
          <w:t xml:space="preserve">Farr, T., Rosen, P., Caro, E., Crippen, R., Duren, R., Hensley, S., </w:t>
        </w:r>
        <w:proofErr w:type="spellStart"/>
        <w:r w:rsidRPr="00332DA6">
          <w:rPr>
            <w:rPrChange w:id="1338" w:author="Ruan Van Mazijk" w:date="2019-10-08T16:11:00Z">
              <w:rPr>
                <w:highlight w:val="yellow"/>
              </w:rPr>
            </w:rPrChange>
          </w:rPr>
          <w:t>Kobrick</w:t>
        </w:r>
        <w:proofErr w:type="spellEnd"/>
        <w:r w:rsidRPr="00332DA6">
          <w:rPr>
            <w:rPrChange w:id="1339" w:author="Ruan Van Mazijk" w:date="2019-10-08T16:11:00Z">
              <w:rPr>
                <w:highlight w:val="yellow"/>
              </w:rPr>
            </w:rPrChange>
          </w:rPr>
          <w:t xml:space="preserve">, M., </w:t>
        </w:r>
        <w:proofErr w:type="spellStart"/>
        <w:r w:rsidRPr="00332DA6">
          <w:rPr>
            <w:rPrChange w:id="1340" w:author="Ruan Van Mazijk" w:date="2019-10-08T16:11:00Z">
              <w:rPr>
                <w:highlight w:val="yellow"/>
              </w:rPr>
            </w:rPrChange>
          </w:rPr>
          <w:t>Paller</w:t>
        </w:r>
        <w:proofErr w:type="spellEnd"/>
        <w:r w:rsidRPr="00332DA6">
          <w:rPr>
            <w:rPrChange w:id="1341" w:author="Ruan Van Mazijk" w:date="2019-10-08T16:11:00Z">
              <w:rPr>
                <w:highlight w:val="yellow"/>
              </w:rPr>
            </w:rPrChange>
          </w:rPr>
          <w:t xml:space="preserve">, M., Rodriguez, E., Roth, L., Seal, D., Shaffer, S., Shimada, J., Umland, J., Werner, M., Oskin, M., Burbank, D., &amp; </w:t>
        </w:r>
        <w:proofErr w:type="spellStart"/>
        <w:r w:rsidRPr="00332DA6">
          <w:rPr>
            <w:rPrChange w:id="1342" w:author="Ruan Van Mazijk" w:date="2019-10-08T16:11:00Z">
              <w:rPr>
                <w:highlight w:val="yellow"/>
              </w:rPr>
            </w:rPrChange>
          </w:rPr>
          <w:t>Alsdorf</w:t>
        </w:r>
        <w:proofErr w:type="spellEnd"/>
        <w:r w:rsidRPr="00332DA6">
          <w:rPr>
            <w:rPrChange w:id="1343" w:author="Ruan Van Mazijk" w:date="2019-10-08T16:11:00Z">
              <w:rPr>
                <w:highlight w:val="yellow"/>
              </w:rPr>
            </w:rPrChange>
          </w:rPr>
          <w:t>, D. (2007)</w:t>
        </w:r>
      </w:ins>
      <w:ins w:id="1344" w:author="Ruan Van Mazijk" w:date="2019-10-08T16:14:00Z">
        <w:r w:rsidR="005157B1">
          <w:t>.</w:t>
        </w:r>
      </w:ins>
      <w:ins w:id="1345" w:author="Ruan Van Mazijk" w:date="2019-10-08T16:05:00Z">
        <w:r w:rsidRPr="00332DA6">
          <w:rPr>
            <w:rPrChange w:id="1346" w:author="Ruan Van Mazijk" w:date="2019-10-08T16:11:00Z">
              <w:rPr>
                <w:highlight w:val="yellow"/>
              </w:rPr>
            </w:rPrChange>
          </w:rPr>
          <w:t xml:space="preserve"> The shuttle radar topography mission. </w:t>
        </w:r>
        <w:r w:rsidRPr="00332DA6">
          <w:rPr>
            <w:i/>
            <w:rPrChange w:id="1347" w:author="Ruan Van Mazijk" w:date="2019-10-08T16:12:00Z">
              <w:rPr>
                <w:highlight w:val="yellow"/>
              </w:rPr>
            </w:rPrChange>
          </w:rPr>
          <w:t>Reviews of Geophysics</w:t>
        </w:r>
        <w:r w:rsidRPr="00332DA6">
          <w:rPr>
            <w:rPrChange w:id="1348" w:author="Ruan Van Mazijk" w:date="2019-10-08T16:12:00Z">
              <w:rPr>
                <w:highlight w:val="yellow"/>
              </w:rPr>
            </w:rPrChange>
          </w:rPr>
          <w:t xml:space="preserve">, </w:t>
        </w:r>
        <w:r w:rsidRPr="00332DA6">
          <w:rPr>
            <w:rPrChange w:id="1349" w:author="Ruan Van Mazijk" w:date="2019-10-08T16:11:00Z">
              <w:rPr>
                <w:highlight w:val="yellow"/>
              </w:rPr>
            </w:rPrChange>
          </w:rPr>
          <w:t xml:space="preserve">45, 1–33. </w:t>
        </w:r>
      </w:ins>
      <w:ins w:id="1350" w:author="Ruan Van Mazijk" w:date="2019-10-08T16:11:00Z">
        <w:r w:rsidR="00332DA6" w:rsidRPr="00332DA6">
          <w:rPr>
            <w:highlight w:val="yellow"/>
            <w:rPrChange w:id="1351" w:author="Ruan Van Mazijk" w:date="2019-10-08T16:11:00Z">
              <w:rPr/>
            </w:rPrChange>
          </w:rPr>
          <w:t>DOI: […]</w:t>
        </w:r>
      </w:ins>
    </w:p>
    <w:p w14:paraId="3E54B2BD" w14:textId="67E82AB4" w:rsidR="00834ED9" w:rsidRPr="00332DA6" w:rsidRDefault="00834ED9" w:rsidP="00834ED9">
      <w:pPr>
        <w:pStyle w:val="Bibliography"/>
        <w:spacing w:line="240" w:lineRule="auto"/>
        <w:rPr>
          <w:ins w:id="1352" w:author="Ruan Van Mazijk" w:date="2019-10-08T16:05:00Z"/>
          <w:rPrChange w:id="1353" w:author="Ruan Van Mazijk" w:date="2019-10-08T16:12:00Z">
            <w:rPr>
              <w:ins w:id="1354" w:author="Ruan Van Mazijk" w:date="2019-10-08T16:05:00Z"/>
              <w:highlight w:val="yellow"/>
            </w:rPr>
          </w:rPrChange>
        </w:rPr>
      </w:pPr>
      <w:ins w:id="1355" w:author="Ruan Van Mazijk" w:date="2019-10-08T16:05:00Z">
        <w:r w:rsidRPr="00332DA6">
          <w:rPr>
            <w:rPrChange w:id="1356" w:author="Ruan Van Mazijk" w:date="2019-10-08T16:12:00Z">
              <w:rPr>
                <w:highlight w:val="yellow"/>
              </w:rPr>
            </w:rPrChange>
          </w:rPr>
          <w:t xml:space="preserve">Funk, C.C., Peterson, P.J., </w:t>
        </w:r>
        <w:proofErr w:type="spellStart"/>
        <w:r w:rsidRPr="00332DA6">
          <w:rPr>
            <w:rPrChange w:id="1357" w:author="Ruan Van Mazijk" w:date="2019-10-08T16:12:00Z">
              <w:rPr>
                <w:highlight w:val="yellow"/>
              </w:rPr>
            </w:rPrChange>
          </w:rPr>
          <w:t>Landsfeld</w:t>
        </w:r>
        <w:proofErr w:type="spellEnd"/>
        <w:r w:rsidRPr="00332DA6">
          <w:rPr>
            <w:rPrChange w:id="1358" w:author="Ruan Van Mazijk" w:date="2019-10-08T16:12:00Z">
              <w:rPr>
                <w:highlight w:val="yellow"/>
              </w:rPr>
            </w:rPrChange>
          </w:rPr>
          <w:t xml:space="preserve">, M., </w:t>
        </w:r>
        <w:proofErr w:type="spellStart"/>
        <w:r w:rsidRPr="00332DA6">
          <w:rPr>
            <w:rPrChange w:id="1359" w:author="Ruan Van Mazijk" w:date="2019-10-08T16:12:00Z">
              <w:rPr>
                <w:highlight w:val="yellow"/>
              </w:rPr>
            </w:rPrChange>
          </w:rPr>
          <w:t>Pedreros</w:t>
        </w:r>
        <w:proofErr w:type="spellEnd"/>
        <w:r w:rsidRPr="00332DA6">
          <w:rPr>
            <w:rPrChange w:id="1360" w:author="Ruan Van Mazijk" w:date="2019-10-08T16:12:00Z">
              <w:rPr>
                <w:highlight w:val="yellow"/>
              </w:rPr>
            </w:rPrChange>
          </w:rPr>
          <w:t xml:space="preserve">, D.H., </w:t>
        </w:r>
        <w:proofErr w:type="spellStart"/>
        <w:r w:rsidRPr="00332DA6">
          <w:rPr>
            <w:rPrChange w:id="1361" w:author="Ruan Van Mazijk" w:date="2019-10-08T16:12:00Z">
              <w:rPr>
                <w:highlight w:val="yellow"/>
              </w:rPr>
            </w:rPrChange>
          </w:rPr>
          <w:t>Verdin</w:t>
        </w:r>
        <w:proofErr w:type="spellEnd"/>
        <w:r w:rsidRPr="00332DA6">
          <w:rPr>
            <w:rPrChange w:id="1362" w:author="Ruan Van Mazijk" w:date="2019-10-08T16:12:00Z">
              <w:rPr>
                <w:highlight w:val="yellow"/>
              </w:rPr>
            </w:rPrChange>
          </w:rPr>
          <w:t xml:space="preserve">, J., Shukla, S., </w:t>
        </w:r>
        <w:proofErr w:type="spellStart"/>
        <w:r w:rsidRPr="00332DA6">
          <w:rPr>
            <w:rPrChange w:id="1363" w:author="Ruan Van Mazijk" w:date="2019-10-08T16:12:00Z">
              <w:rPr>
                <w:highlight w:val="yellow"/>
              </w:rPr>
            </w:rPrChange>
          </w:rPr>
          <w:t>Husak</w:t>
        </w:r>
        <w:proofErr w:type="spellEnd"/>
        <w:r w:rsidRPr="00332DA6">
          <w:rPr>
            <w:rPrChange w:id="1364" w:author="Ruan Van Mazijk" w:date="2019-10-08T16:12:00Z">
              <w:rPr>
                <w:highlight w:val="yellow"/>
              </w:rPr>
            </w:rPrChange>
          </w:rPr>
          <w:t xml:space="preserve">, G., Rowland, J.D., Harrison, L., </w:t>
        </w:r>
        <w:proofErr w:type="spellStart"/>
        <w:r w:rsidRPr="00332DA6">
          <w:rPr>
            <w:rPrChange w:id="1365" w:author="Ruan Van Mazijk" w:date="2019-10-08T16:12:00Z">
              <w:rPr>
                <w:highlight w:val="yellow"/>
              </w:rPr>
            </w:rPrChange>
          </w:rPr>
          <w:t>Hoell</w:t>
        </w:r>
        <w:proofErr w:type="spellEnd"/>
        <w:r w:rsidRPr="00332DA6">
          <w:rPr>
            <w:rPrChange w:id="1366" w:author="Ruan Van Mazijk" w:date="2019-10-08T16:12:00Z">
              <w:rPr>
                <w:highlight w:val="yellow"/>
              </w:rPr>
            </w:rPrChange>
          </w:rPr>
          <w:t xml:space="preserve">, A., &amp; </w:t>
        </w:r>
        <w:proofErr w:type="spellStart"/>
        <w:r w:rsidRPr="00332DA6">
          <w:rPr>
            <w:rPrChange w:id="1367" w:author="Ruan Van Mazijk" w:date="2019-10-08T16:12:00Z">
              <w:rPr>
                <w:highlight w:val="yellow"/>
              </w:rPr>
            </w:rPrChange>
          </w:rPr>
          <w:t>Michaelsen</w:t>
        </w:r>
        <w:proofErr w:type="spellEnd"/>
        <w:r w:rsidRPr="00332DA6">
          <w:rPr>
            <w:rPrChange w:id="1368" w:author="Ruan Van Mazijk" w:date="2019-10-08T16:12:00Z">
              <w:rPr>
                <w:highlight w:val="yellow"/>
              </w:rPr>
            </w:rPrChange>
          </w:rPr>
          <w:t>, J. (2015)</w:t>
        </w:r>
      </w:ins>
      <w:ins w:id="1369" w:author="Ruan Van Mazijk" w:date="2019-10-08T16:14:00Z">
        <w:r w:rsidR="005157B1">
          <w:t>.</w:t>
        </w:r>
      </w:ins>
      <w:ins w:id="1370" w:author="Ruan Van Mazijk" w:date="2019-10-08T16:05:00Z">
        <w:r w:rsidRPr="00332DA6">
          <w:rPr>
            <w:rPrChange w:id="1371" w:author="Ruan Van Mazijk" w:date="2019-10-08T16:12:00Z">
              <w:rPr>
                <w:highlight w:val="yellow"/>
              </w:rPr>
            </w:rPrChange>
          </w:rPr>
          <w:t xml:space="preserve"> The climate hazards infrared precipitation with stations—a new environmental record for monitoring extremes. </w:t>
        </w:r>
        <w:r w:rsidRPr="00332DA6">
          <w:rPr>
            <w:i/>
            <w:rPrChange w:id="1372" w:author="Ruan Van Mazijk" w:date="2019-10-08T16:12:00Z">
              <w:rPr>
                <w:highlight w:val="yellow"/>
              </w:rPr>
            </w:rPrChange>
          </w:rPr>
          <w:t>Scientific Data</w:t>
        </w:r>
        <w:r w:rsidRPr="00332DA6">
          <w:rPr>
            <w:rPrChange w:id="1373" w:author="Ruan Van Mazijk" w:date="2019-10-08T16:12:00Z">
              <w:rPr>
                <w:highlight w:val="yellow"/>
              </w:rPr>
            </w:rPrChange>
          </w:rPr>
          <w:t xml:space="preserve">, 2, 150066. </w:t>
        </w:r>
      </w:ins>
      <w:ins w:id="1374" w:author="Ruan Van Mazijk" w:date="2019-10-08T16:12:00Z">
        <w:r w:rsidR="00332DA6" w:rsidRPr="00332DA6">
          <w:rPr>
            <w:highlight w:val="yellow"/>
            <w:rPrChange w:id="1375" w:author="Ruan Van Mazijk" w:date="2019-10-08T16:12:00Z">
              <w:rPr/>
            </w:rPrChange>
          </w:rPr>
          <w:t>DOI: […]</w:t>
        </w:r>
      </w:ins>
    </w:p>
    <w:p w14:paraId="52296812" w14:textId="6A6F191A" w:rsidR="0054528F" w:rsidRPr="00A23A38" w:rsidRDefault="0054528F" w:rsidP="0054528F">
      <w:pPr>
        <w:pStyle w:val="Bibliography"/>
        <w:spacing w:line="240" w:lineRule="auto"/>
        <w:rPr>
          <w:ins w:id="1376" w:author="Ruan Van Mazijk" w:date="2019-10-08T16:13:00Z"/>
          <w:highlight w:val="yellow"/>
        </w:rPr>
      </w:pPr>
      <w:ins w:id="1377" w:author="Ruan Van Mazijk" w:date="2019-10-08T16:13:00Z">
        <w:r w:rsidRPr="00E81D5D">
          <w:rPr>
            <w:rPrChange w:id="1378" w:author="Ruan Van Mazijk" w:date="2019-10-08T16:15:00Z">
              <w:rPr>
                <w:highlight w:val="yellow"/>
              </w:rPr>
            </w:rPrChange>
          </w:rPr>
          <w:t>GBIF (2017a)</w:t>
        </w:r>
      </w:ins>
      <w:ins w:id="1379" w:author="Ruan Van Mazijk" w:date="2019-10-08T16:14:00Z">
        <w:r w:rsidR="005157B1" w:rsidRPr="00E81D5D">
          <w:rPr>
            <w:rPrChange w:id="1380" w:author="Ruan Van Mazijk" w:date="2019-10-08T16:15:00Z">
              <w:rPr>
                <w:highlight w:val="yellow"/>
              </w:rPr>
            </w:rPrChange>
          </w:rPr>
          <w:t>.</w:t>
        </w:r>
      </w:ins>
      <w:ins w:id="1381" w:author="Ruan Van Mazijk" w:date="2019-10-08T16:13:00Z">
        <w:r w:rsidRPr="00E81D5D">
          <w:rPr>
            <w:rPrChange w:id="1382"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383" w:author="Ruan Van Mazijk" w:date="2019-10-08T16:13:00Z"/>
          <w:highlight w:val="yellow"/>
        </w:rPr>
      </w:pPr>
      <w:ins w:id="1384" w:author="Ruan Van Mazijk" w:date="2019-10-08T16:13:00Z">
        <w:r w:rsidRPr="00E81D5D">
          <w:rPr>
            <w:rPrChange w:id="1385" w:author="Ruan Van Mazijk" w:date="2019-10-08T16:15:00Z">
              <w:rPr>
                <w:highlight w:val="yellow"/>
              </w:rPr>
            </w:rPrChange>
          </w:rPr>
          <w:t>GBIF (2017b)</w:t>
        </w:r>
      </w:ins>
      <w:ins w:id="1386" w:author="Ruan Van Mazijk" w:date="2019-10-08T16:14:00Z">
        <w:r w:rsidR="005157B1" w:rsidRPr="00E81D5D">
          <w:rPr>
            <w:rPrChange w:id="1387" w:author="Ruan Van Mazijk" w:date="2019-10-08T16:15:00Z">
              <w:rPr>
                <w:highlight w:val="yellow"/>
              </w:rPr>
            </w:rPrChange>
          </w:rPr>
          <w:t>.</w:t>
        </w:r>
      </w:ins>
      <w:ins w:id="1388" w:author="Ruan Van Mazijk" w:date="2019-10-08T16:13:00Z">
        <w:r w:rsidRPr="00E81D5D">
          <w:rPr>
            <w:rPrChange w:id="1389"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390" w:author="Ruan Van Mazijk" w:date="2019-10-08T16:13:00Z"/>
          <w:highlight w:val="yellow"/>
        </w:rPr>
      </w:pPr>
      <w:proofErr w:type="spellStart"/>
      <w:ins w:id="1391" w:author="Ruan Van Mazijk" w:date="2019-10-08T16:05:00Z">
        <w:r w:rsidRPr="00FB108C">
          <w:rPr>
            <w:rPrChange w:id="1392" w:author="Ruan Van Mazijk" w:date="2019-10-08T16:12:00Z">
              <w:rPr>
                <w:highlight w:val="yellow"/>
              </w:rPr>
            </w:rPrChange>
          </w:rPr>
          <w:t>Hengl</w:t>
        </w:r>
        <w:proofErr w:type="spellEnd"/>
        <w:r w:rsidRPr="00FB108C">
          <w:rPr>
            <w:rPrChange w:id="1393" w:author="Ruan Van Mazijk" w:date="2019-10-08T16:12:00Z">
              <w:rPr>
                <w:highlight w:val="yellow"/>
              </w:rPr>
            </w:rPrChange>
          </w:rPr>
          <w:t xml:space="preserve">, T., Mendes de Jesus, J., </w:t>
        </w:r>
        <w:proofErr w:type="spellStart"/>
        <w:r w:rsidRPr="00FB108C">
          <w:rPr>
            <w:rPrChange w:id="1394" w:author="Ruan Van Mazijk" w:date="2019-10-08T16:12:00Z">
              <w:rPr>
                <w:highlight w:val="yellow"/>
              </w:rPr>
            </w:rPrChange>
          </w:rPr>
          <w:t>Heuvelink</w:t>
        </w:r>
        <w:proofErr w:type="spellEnd"/>
        <w:r w:rsidRPr="00FB108C">
          <w:rPr>
            <w:rPrChange w:id="1395" w:author="Ruan Van Mazijk" w:date="2019-10-08T16:12:00Z">
              <w:rPr>
                <w:highlight w:val="yellow"/>
              </w:rPr>
            </w:rPrChange>
          </w:rPr>
          <w:t xml:space="preserve">, G.B.M., </w:t>
        </w:r>
        <w:proofErr w:type="spellStart"/>
        <w:r w:rsidRPr="00FB108C">
          <w:rPr>
            <w:rPrChange w:id="1396" w:author="Ruan Van Mazijk" w:date="2019-10-08T16:12:00Z">
              <w:rPr>
                <w:highlight w:val="yellow"/>
              </w:rPr>
            </w:rPrChange>
          </w:rPr>
          <w:t>Ruiperez</w:t>
        </w:r>
        <w:proofErr w:type="spellEnd"/>
        <w:r w:rsidRPr="00FB108C">
          <w:rPr>
            <w:rPrChange w:id="1397" w:author="Ruan Van Mazijk" w:date="2019-10-08T16:12:00Z">
              <w:rPr>
                <w:highlight w:val="yellow"/>
              </w:rPr>
            </w:rPrChange>
          </w:rPr>
          <w:t xml:space="preserve"> Gonzalez, M., </w:t>
        </w:r>
        <w:proofErr w:type="spellStart"/>
        <w:r w:rsidRPr="00FB108C">
          <w:rPr>
            <w:rPrChange w:id="1398" w:author="Ruan Van Mazijk" w:date="2019-10-08T16:12:00Z">
              <w:rPr>
                <w:highlight w:val="yellow"/>
              </w:rPr>
            </w:rPrChange>
          </w:rPr>
          <w:t>Kilibarda</w:t>
        </w:r>
        <w:proofErr w:type="spellEnd"/>
        <w:r w:rsidRPr="00FB108C">
          <w:rPr>
            <w:rPrChange w:id="1399" w:author="Ruan Van Mazijk" w:date="2019-10-08T16:12:00Z">
              <w:rPr>
                <w:highlight w:val="yellow"/>
              </w:rPr>
            </w:rPrChange>
          </w:rPr>
          <w:t xml:space="preserve">, M., </w:t>
        </w:r>
        <w:proofErr w:type="spellStart"/>
        <w:r w:rsidRPr="00FB108C">
          <w:rPr>
            <w:rPrChange w:id="1400" w:author="Ruan Van Mazijk" w:date="2019-10-08T16:12:00Z">
              <w:rPr>
                <w:highlight w:val="yellow"/>
              </w:rPr>
            </w:rPrChange>
          </w:rPr>
          <w:t>Blagoti</w:t>
        </w:r>
        <w:proofErr w:type="spellEnd"/>
        <w:r w:rsidRPr="00FB108C">
          <w:rPr>
            <w:rPrChange w:id="1401" w:author="Ruan Van Mazijk" w:date="2019-10-08T16:12:00Z">
              <w:rPr>
                <w:highlight w:val="yellow"/>
              </w:rPr>
            </w:rPrChange>
          </w:rPr>
          <w:t xml:space="preserve">?, A., </w:t>
        </w:r>
        <w:proofErr w:type="spellStart"/>
        <w:r w:rsidRPr="00FB108C">
          <w:rPr>
            <w:rPrChange w:id="1402" w:author="Ruan Van Mazijk" w:date="2019-10-08T16:12:00Z">
              <w:rPr>
                <w:highlight w:val="yellow"/>
              </w:rPr>
            </w:rPrChange>
          </w:rPr>
          <w:t>Shangguan</w:t>
        </w:r>
        <w:proofErr w:type="spellEnd"/>
        <w:r w:rsidRPr="00FB108C">
          <w:rPr>
            <w:rPrChange w:id="1403" w:author="Ruan Van Mazijk" w:date="2019-10-08T16:12:00Z">
              <w:rPr>
                <w:highlight w:val="yellow"/>
              </w:rPr>
            </w:rPrChange>
          </w:rPr>
          <w:t xml:space="preserve">, W., Wright, M.N., </w:t>
        </w:r>
        <w:proofErr w:type="spellStart"/>
        <w:r w:rsidRPr="00FB108C">
          <w:rPr>
            <w:rPrChange w:id="1404" w:author="Ruan Van Mazijk" w:date="2019-10-08T16:12:00Z">
              <w:rPr>
                <w:highlight w:val="yellow"/>
              </w:rPr>
            </w:rPrChange>
          </w:rPr>
          <w:t>Geng</w:t>
        </w:r>
        <w:proofErr w:type="spellEnd"/>
        <w:r w:rsidRPr="00FB108C">
          <w:rPr>
            <w:rPrChange w:id="1405" w:author="Ruan Van Mazijk" w:date="2019-10-08T16:12:00Z">
              <w:rPr>
                <w:highlight w:val="yellow"/>
              </w:rPr>
            </w:rPrChange>
          </w:rPr>
          <w:t>, X., Bauer-</w:t>
        </w:r>
        <w:proofErr w:type="spellStart"/>
        <w:r w:rsidRPr="00FB108C">
          <w:rPr>
            <w:rPrChange w:id="1406" w:author="Ruan Van Mazijk" w:date="2019-10-08T16:12:00Z">
              <w:rPr>
                <w:highlight w:val="yellow"/>
              </w:rPr>
            </w:rPrChange>
          </w:rPr>
          <w:t>Marschallinger</w:t>
        </w:r>
        <w:proofErr w:type="spellEnd"/>
        <w:r w:rsidRPr="00FB108C">
          <w:rPr>
            <w:rPrChange w:id="1407" w:author="Ruan Van Mazijk" w:date="2019-10-08T16:12:00Z">
              <w:rPr>
                <w:highlight w:val="yellow"/>
              </w:rPr>
            </w:rPrChange>
          </w:rPr>
          <w:t xml:space="preserve">, B., Guevara, M.A., Vargas, R., MacMillan, R.A., </w:t>
        </w:r>
        <w:proofErr w:type="spellStart"/>
        <w:r w:rsidRPr="00FB108C">
          <w:rPr>
            <w:rPrChange w:id="1408" w:author="Ruan Van Mazijk" w:date="2019-10-08T16:12:00Z">
              <w:rPr>
                <w:highlight w:val="yellow"/>
              </w:rPr>
            </w:rPrChange>
          </w:rPr>
          <w:t>Batjes</w:t>
        </w:r>
        <w:proofErr w:type="spellEnd"/>
        <w:r w:rsidRPr="00FB108C">
          <w:rPr>
            <w:rPrChange w:id="1409" w:author="Ruan Van Mazijk" w:date="2019-10-08T16:12:00Z">
              <w:rPr>
                <w:highlight w:val="yellow"/>
              </w:rPr>
            </w:rPrChange>
          </w:rPr>
          <w:t xml:space="preserve">, N.H., </w:t>
        </w:r>
        <w:proofErr w:type="spellStart"/>
        <w:r w:rsidRPr="00FB108C">
          <w:rPr>
            <w:rPrChange w:id="1410" w:author="Ruan Van Mazijk" w:date="2019-10-08T16:12:00Z">
              <w:rPr>
                <w:highlight w:val="yellow"/>
              </w:rPr>
            </w:rPrChange>
          </w:rPr>
          <w:t>Leenaars</w:t>
        </w:r>
        <w:proofErr w:type="spellEnd"/>
        <w:r w:rsidRPr="00FB108C">
          <w:rPr>
            <w:rPrChange w:id="1411" w:author="Ruan Van Mazijk" w:date="2019-10-08T16:12:00Z">
              <w:rPr>
                <w:highlight w:val="yellow"/>
              </w:rPr>
            </w:rPrChange>
          </w:rPr>
          <w:t xml:space="preserve">, J.G.B., Ribeiro, E., Wheeler, I., Mantel, S., &amp; </w:t>
        </w:r>
        <w:proofErr w:type="spellStart"/>
        <w:r w:rsidRPr="00FB108C">
          <w:rPr>
            <w:rPrChange w:id="1412" w:author="Ruan Van Mazijk" w:date="2019-10-08T16:12:00Z">
              <w:rPr>
                <w:highlight w:val="yellow"/>
              </w:rPr>
            </w:rPrChange>
          </w:rPr>
          <w:t>Kempen</w:t>
        </w:r>
        <w:proofErr w:type="spellEnd"/>
        <w:r w:rsidRPr="00FB108C">
          <w:rPr>
            <w:rPrChange w:id="1413" w:author="Ruan Van Mazijk" w:date="2019-10-08T16:12:00Z">
              <w:rPr>
                <w:highlight w:val="yellow"/>
              </w:rPr>
            </w:rPrChange>
          </w:rPr>
          <w:t xml:space="preserve">, B. (2017) SoilGrids250m: Global gridded soil information based on machine learning. </w:t>
        </w:r>
        <w:proofErr w:type="spellStart"/>
        <w:r w:rsidRPr="00FB108C">
          <w:rPr>
            <w:i/>
            <w:rPrChange w:id="1414" w:author="Ruan Van Mazijk" w:date="2019-10-08T16:13:00Z">
              <w:rPr>
                <w:highlight w:val="yellow"/>
              </w:rPr>
            </w:rPrChange>
          </w:rPr>
          <w:t>PLoS</w:t>
        </w:r>
        <w:proofErr w:type="spellEnd"/>
        <w:r w:rsidRPr="00FB108C">
          <w:rPr>
            <w:i/>
            <w:rPrChange w:id="1415" w:author="Ruan Van Mazijk" w:date="2019-10-08T16:13:00Z">
              <w:rPr>
                <w:highlight w:val="yellow"/>
              </w:rPr>
            </w:rPrChange>
          </w:rPr>
          <w:t xml:space="preserve"> ONE</w:t>
        </w:r>
        <w:r w:rsidRPr="00FB108C">
          <w:rPr>
            <w:rPrChange w:id="1416" w:author="Ruan Van Mazijk" w:date="2019-10-08T16:12:00Z">
              <w:rPr>
                <w:highlight w:val="yellow"/>
              </w:rPr>
            </w:rPrChange>
          </w:rPr>
          <w:t>, 12, e0169748.</w:t>
        </w:r>
      </w:ins>
      <w:ins w:id="1417" w:author="Ruan Van Mazijk" w:date="2019-10-08T16:12:00Z">
        <w:r w:rsidR="00FB108C" w:rsidRPr="00FB108C">
          <w:rPr>
            <w:rPrChange w:id="1418"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419" w:author="Ruan Van Mazijk" w:date="2019-10-08T16:13:00Z"/>
          <w:highlight w:val="yellow"/>
        </w:rPr>
      </w:pPr>
      <w:ins w:id="1420" w:author="Ruan Van Mazijk" w:date="2019-10-08T16:13:00Z">
        <w:r w:rsidRPr="00E81D5D">
          <w:rPr>
            <w:rPrChange w:id="1421" w:author="Ruan Van Mazijk" w:date="2019-10-08T16:15:00Z">
              <w:rPr>
                <w:highlight w:val="yellow"/>
              </w:rPr>
            </w:rPrChange>
          </w:rPr>
          <w:t>NASA (</w:t>
        </w:r>
      </w:ins>
      <w:ins w:id="1422" w:author="Ruan Van Mazijk" w:date="2019-10-08T16:14:00Z">
        <w:r w:rsidR="0089587B" w:rsidRPr="00E81D5D">
          <w:rPr>
            <w:rPrChange w:id="1423" w:author="Ruan Van Mazijk" w:date="2019-10-08T16:15:00Z">
              <w:rPr>
                <w:highlight w:val="yellow"/>
              </w:rPr>
            </w:rPrChange>
          </w:rPr>
          <w:t>2017a</w:t>
        </w:r>
      </w:ins>
      <w:ins w:id="1424" w:author="Ruan Van Mazijk" w:date="2019-10-08T16:13:00Z">
        <w:r w:rsidRPr="00E81D5D">
          <w:rPr>
            <w:rPrChange w:id="1425" w:author="Ruan Van Mazijk" w:date="2019-10-08T16:15:00Z">
              <w:rPr>
                <w:highlight w:val="yellow"/>
              </w:rPr>
            </w:rPrChange>
          </w:rPr>
          <w:t>)</w:t>
        </w:r>
      </w:ins>
      <w:ins w:id="1426" w:author="Ruan Van Mazijk" w:date="2019-10-08T16:14:00Z">
        <w:r w:rsidR="005157B1" w:rsidRPr="00E81D5D">
          <w:rPr>
            <w:rPrChange w:id="1427" w:author="Ruan Van Mazijk" w:date="2019-10-08T16:15:00Z">
              <w:rPr>
                <w:highlight w:val="yellow"/>
              </w:rPr>
            </w:rPrChange>
          </w:rPr>
          <w:t>.</w:t>
        </w:r>
      </w:ins>
      <w:ins w:id="1428" w:author="Ruan Van Mazijk" w:date="2019-10-08T16:13:00Z">
        <w:r w:rsidRPr="00E81D5D">
          <w:rPr>
            <w:rPrChange w:id="1429" w:author="Ruan Van Mazijk" w:date="2019-10-08T16:15:00Z">
              <w:rPr>
                <w:highlight w:val="yellow"/>
              </w:rPr>
            </w:rPrChange>
          </w:rPr>
          <w:t xml:space="preserve"> </w:t>
        </w:r>
        <w:r w:rsidRPr="00E81D5D">
          <w:rPr>
            <w:rPrChange w:id="1430"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431" w:author="Ruan Van Mazijk" w:date="2019-10-08T16:16:00Z">
              <w:rPr>
                <w:highlight w:val="yellow"/>
              </w:rPr>
            </w:rPrChange>
          </w:rPr>
          <w:t xml:space="preserve"> </w:t>
        </w:r>
      </w:ins>
      <w:ins w:id="1432" w:author="Ruan Van Mazijk" w:date="2019-10-08T16:15:00Z">
        <w:r w:rsidR="00E81D5D" w:rsidRPr="00E81D5D">
          <w:rPr>
            <w:rPrChange w:id="1433" w:author="Ruan Van Mazijk" w:date="2019-10-08T16:16:00Z">
              <w:rPr>
                <w:highlight w:val="yellow"/>
              </w:rPr>
            </w:rPrChange>
          </w:rPr>
          <w:t>(MOD</w:t>
        </w:r>
      </w:ins>
      <w:ins w:id="1434" w:author="Ruan Van Mazijk" w:date="2019-10-08T16:13:00Z">
        <w:r w:rsidRPr="00E81D5D">
          <w:rPr>
            <w:rPrChange w:id="1435" w:author="Ruan Van Mazijk" w:date="2019-10-08T16:16:00Z">
              <w:rPr>
                <w:highlight w:val="yellow"/>
              </w:rPr>
            </w:rPrChange>
          </w:rPr>
          <w:t>13</w:t>
        </w:r>
      </w:ins>
      <w:ins w:id="1436" w:author="Ruan Van Mazijk" w:date="2019-10-08T16:15:00Z">
        <w:r w:rsidR="00E81D5D" w:rsidRPr="00E81D5D">
          <w:rPr>
            <w:rPrChange w:id="1437" w:author="Ruan Van Mazijk" w:date="2019-10-08T16:16:00Z">
              <w:rPr>
                <w:highlight w:val="yellow"/>
              </w:rPr>
            </w:rPrChange>
          </w:rPr>
          <w:t>C</w:t>
        </w:r>
      </w:ins>
      <w:ins w:id="1438" w:author="Ruan Van Mazijk" w:date="2019-10-08T16:13:00Z">
        <w:r w:rsidRPr="00E81D5D">
          <w:rPr>
            <w:rPrChange w:id="1439" w:author="Ruan Van Mazijk" w:date="2019-10-08T16:16:00Z">
              <w:rPr>
                <w:highlight w:val="yellow"/>
              </w:rPr>
            </w:rPrChange>
          </w:rPr>
          <w:t>2) v</w:t>
        </w:r>
        <w:r w:rsidRPr="00E81D5D">
          <w:rPr>
            <w:highlight w:val="yellow"/>
          </w:rPr>
          <w:t>[Version]</w:t>
        </w:r>
        <w:r w:rsidRPr="00E81D5D">
          <w:rPr>
            <w:rPrChange w:id="1440" w:author="Ruan Van Mazijk" w:date="2019-10-08T16:16:00Z">
              <w:rPr>
                <w:highlight w:val="yellow"/>
              </w:rPr>
            </w:rPrChange>
          </w:rPr>
          <w:t xml:space="preserve">. </w:t>
        </w:r>
        <w:r w:rsidRPr="00E81D5D">
          <w:rPr>
            <w:rPrChange w:id="1441" w:author="Ruan Van Mazijk" w:date="2019-10-08T16:16:00Z">
              <w:rPr>
                <w:i/>
                <w:highlight w:val="yellow"/>
              </w:rPr>
            </w:rPrChange>
          </w:rPr>
          <w:t>NASA EOSDIS Land Processes DAAC, USGS Earth Resources Observation and Science (EROS) Center, Sioux Falls, South Dakota</w:t>
        </w:r>
      </w:ins>
      <w:ins w:id="1442" w:author="Ruan Van Mazijk" w:date="2019-10-08T16:17:00Z">
        <w:r w:rsidR="00A322B0">
          <w:t>, U.S.A.</w:t>
        </w:r>
      </w:ins>
      <w:ins w:id="1443" w:author="Ruan Van Mazijk" w:date="2019-10-08T16:13:00Z">
        <w:r w:rsidRPr="00E81D5D">
          <w:rPr>
            <w:rPrChange w:id="1444"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445" w:author="Ruan Van Mazijk" w:date="2019-10-08T16:05:00Z">
            <w:rPr/>
          </w:rPrChange>
        </w:rPr>
        <w:pPrChange w:id="1446" w:author="Ruan Van Mazijk" w:date="2019-10-08T16:05:00Z">
          <w:pPr>
            <w:pStyle w:val="BodyText"/>
          </w:pPr>
        </w:pPrChange>
      </w:pPr>
      <w:ins w:id="1447" w:author="Ruan Van Mazijk" w:date="2019-10-08T16:13:00Z">
        <w:r w:rsidRPr="00E81D5D">
          <w:rPr>
            <w:rPrChange w:id="1448" w:author="Ruan Van Mazijk" w:date="2019-10-08T16:16:00Z">
              <w:rPr>
                <w:highlight w:val="yellow"/>
              </w:rPr>
            </w:rPrChange>
          </w:rPr>
          <w:t>NASA (</w:t>
        </w:r>
      </w:ins>
      <w:ins w:id="1449" w:author="Ruan Van Mazijk" w:date="2019-10-08T16:14:00Z">
        <w:r w:rsidR="0089587B" w:rsidRPr="00E81D5D">
          <w:rPr>
            <w:rPrChange w:id="1450" w:author="Ruan Van Mazijk" w:date="2019-10-08T16:16:00Z">
              <w:rPr>
                <w:highlight w:val="yellow"/>
              </w:rPr>
            </w:rPrChange>
          </w:rPr>
          <w:t>2017b</w:t>
        </w:r>
      </w:ins>
      <w:ins w:id="1451" w:author="Ruan Van Mazijk" w:date="2019-10-08T16:13:00Z">
        <w:r w:rsidRPr="00E81D5D">
          <w:rPr>
            <w:rPrChange w:id="1452" w:author="Ruan Van Mazijk" w:date="2019-10-08T16:16:00Z">
              <w:rPr>
                <w:highlight w:val="yellow"/>
              </w:rPr>
            </w:rPrChange>
          </w:rPr>
          <w:t>)</w:t>
        </w:r>
      </w:ins>
      <w:ins w:id="1453" w:author="Ruan Van Mazijk" w:date="2019-10-08T16:14:00Z">
        <w:r w:rsidR="005157B1" w:rsidRPr="00E81D5D">
          <w:rPr>
            <w:rPrChange w:id="1454" w:author="Ruan Van Mazijk" w:date="2019-10-08T16:16:00Z">
              <w:rPr>
                <w:highlight w:val="yellow"/>
              </w:rPr>
            </w:rPrChange>
          </w:rPr>
          <w:t>.</w:t>
        </w:r>
      </w:ins>
      <w:ins w:id="1455" w:author="Ruan Van Mazijk" w:date="2019-10-08T16:13:00Z">
        <w:r w:rsidRPr="00E81D5D">
          <w:rPr>
            <w:rPrChange w:id="1456"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457" w:author="Ruan Van Mazijk" w:date="2019-10-08T16:16:00Z">
              <w:rPr>
                <w:highlight w:val="yellow"/>
              </w:rPr>
            </w:rPrChange>
          </w:rPr>
          <w:t xml:space="preserve"> </w:t>
        </w:r>
        <w:r w:rsidRPr="00A322B0">
          <w:rPr>
            <w:rPrChange w:id="1458" w:author="Ruan Van Mazijk" w:date="2019-10-08T16:17:00Z">
              <w:rPr>
                <w:highlight w:val="yellow"/>
              </w:rPr>
            </w:rPrChange>
          </w:rPr>
          <w:t>(</w:t>
        </w:r>
      </w:ins>
      <w:ins w:id="1459" w:author="Ruan Van Mazijk" w:date="2019-10-08T16:16:00Z">
        <w:r w:rsidR="00E81D5D" w:rsidRPr="00A322B0">
          <w:t>MOD</w:t>
        </w:r>
      </w:ins>
      <w:ins w:id="1460" w:author="Ruan Van Mazijk" w:date="2019-10-08T16:13:00Z">
        <w:r w:rsidRPr="00A322B0">
          <w:rPr>
            <w:rPrChange w:id="1461" w:author="Ruan Van Mazijk" w:date="2019-10-08T16:17:00Z">
              <w:rPr>
                <w:highlight w:val="yellow"/>
              </w:rPr>
            </w:rPrChange>
          </w:rPr>
          <w:t>11</w:t>
        </w:r>
      </w:ins>
      <w:ins w:id="1462" w:author="Ruan Van Mazijk" w:date="2019-10-08T16:16:00Z">
        <w:r w:rsidR="00E81D5D" w:rsidRPr="00A322B0">
          <w:t>C</w:t>
        </w:r>
      </w:ins>
      <w:ins w:id="1463" w:author="Ruan Van Mazijk" w:date="2019-10-08T16:13:00Z">
        <w:r w:rsidRPr="00A322B0">
          <w:rPr>
            <w:rPrChange w:id="1464" w:author="Ruan Van Mazijk" w:date="2019-10-08T16:17:00Z">
              <w:rPr>
                <w:highlight w:val="yellow"/>
              </w:rPr>
            </w:rPrChange>
          </w:rPr>
          <w:t>3) v</w:t>
        </w:r>
        <w:r w:rsidRPr="00A322B0">
          <w:rPr>
            <w:highlight w:val="yellow"/>
          </w:rPr>
          <w:t>[Version]</w:t>
        </w:r>
        <w:r w:rsidRPr="00A322B0">
          <w:rPr>
            <w:rPrChange w:id="1465" w:author="Ruan Van Mazijk" w:date="2019-10-08T16:17:00Z">
              <w:rPr>
                <w:highlight w:val="yellow"/>
              </w:rPr>
            </w:rPrChange>
          </w:rPr>
          <w:t xml:space="preserve">. </w:t>
        </w:r>
        <w:r w:rsidRPr="00A322B0">
          <w:rPr>
            <w:rPrChange w:id="1466" w:author="Ruan Van Mazijk" w:date="2019-10-08T16:17:00Z">
              <w:rPr>
                <w:i/>
                <w:highlight w:val="yellow"/>
              </w:rPr>
            </w:rPrChange>
          </w:rPr>
          <w:t>NASA EOSDIS Land Processes DAAC, USGS Earth Resources Observation and Science (EROS) Center, Sioux Falls, South Dakota</w:t>
        </w:r>
      </w:ins>
      <w:ins w:id="1467" w:author="Ruan Van Mazijk" w:date="2019-10-08T16:17:00Z">
        <w:r w:rsidR="00A322B0" w:rsidRPr="00A322B0">
          <w:t>, U.S.A.</w:t>
        </w:r>
      </w:ins>
      <w:ins w:id="1468" w:author="Ruan Van Mazijk" w:date="2019-10-08T16:13:00Z">
        <w:r w:rsidRPr="00A322B0">
          <w:rPr>
            <w:rPrChange w:id="1469"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470"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C945C4" w:rsidRDefault="00C945C4">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C945C4" w:rsidRDefault="00C945C4">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C945C4" w:rsidRDefault="00C945C4">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C945C4" w:rsidRDefault="00C945C4">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C945C4" w:rsidRDefault="00C945C4">
      <w:pPr>
        <w:pStyle w:val="CommentText"/>
      </w:pPr>
      <w:r>
        <w:rPr>
          <w:rStyle w:val="CommentReference"/>
        </w:rPr>
        <w:annotationRef/>
      </w:r>
      <w:r>
        <w:t>This is a good point</w:t>
      </w:r>
      <w:r>
        <w:t>…</w:t>
      </w:r>
      <w:r>
        <w:t xml:space="preserve"> Shall we chat more about this at some point?</w:t>
      </w:r>
    </w:p>
  </w:comment>
  <w:comment w:id="190" w:author="Michael Cramer" w:date="2019-10-06T09:06:00Z" w:initials="MC">
    <w:p w14:paraId="4D3B14F6" w14:textId="77777777" w:rsidR="00C945C4" w:rsidRDefault="00C945C4">
      <w:pPr>
        <w:pStyle w:val="CommentText"/>
        <w:rPr>
          <w:noProof/>
        </w:rPr>
      </w:pPr>
      <w:r>
        <w:rPr>
          <w:rStyle w:val="CommentReference"/>
        </w:rPr>
        <w:annotationRef/>
      </w:r>
    </w:p>
    <w:p w14:paraId="1BFF46F0" w14:textId="77777777" w:rsidR="00C945C4" w:rsidRDefault="00C945C4">
      <w:pPr>
        <w:pStyle w:val="CommentText"/>
        <w:rPr>
          <w:noProof/>
        </w:rPr>
      </w:pPr>
    </w:p>
    <w:p w14:paraId="50F8FBA8" w14:textId="77777777" w:rsidR="00C945C4" w:rsidRDefault="00C945C4">
      <w:pPr>
        <w:pStyle w:val="CommentText"/>
        <w:rPr>
          <w:noProof/>
        </w:rPr>
      </w:pPr>
    </w:p>
    <w:p w14:paraId="2340D9F4" w14:textId="64A960F1" w:rsidR="00C945C4" w:rsidRDefault="00C945C4">
      <w:pPr>
        <w:pStyle w:val="CommentText"/>
      </w:pPr>
      <w:r>
        <w:t>Pixels are in rasters. These were polygons I think.</w:t>
      </w:r>
    </w:p>
  </w:comment>
  <w:comment w:id="191" w:author="Ruan Van Mazijk" w:date="2019-10-07T11:56:00Z" w:initials="RVM">
    <w:p w14:paraId="7FA5A1A3" w14:textId="47731043" w:rsidR="00C945C4" w:rsidRDefault="00C945C4">
      <w:pPr>
        <w:pStyle w:val="CommentText"/>
      </w:pPr>
      <w:r>
        <w:rPr>
          <w:rStyle w:val="CommentReference"/>
        </w:rPr>
        <w:annotationRef/>
      </w:r>
      <w:r>
        <w:t>True, but they functioned like pixels</w:t>
      </w:r>
      <w:r>
        <w:t>…</w:t>
      </w:r>
    </w:p>
  </w:comment>
  <w:comment w:id="234" w:author="Michael Cramer" w:date="2019-10-06T20:10:00Z" w:initials="MC">
    <w:p w14:paraId="5AED77A5" w14:textId="45F362C3" w:rsidR="00C945C4" w:rsidRDefault="00C945C4">
      <w:pPr>
        <w:pStyle w:val="CommentText"/>
      </w:pPr>
      <w:r>
        <w:rPr>
          <w:rStyle w:val="CommentReference"/>
        </w:rPr>
        <w:annotationRef/>
      </w:r>
      <w:r>
        <w:t>This suggests they were lumped together?</w:t>
      </w:r>
    </w:p>
  </w:comment>
  <w:comment w:id="235" w:author="Ruan Van Mazijk" w:date="2019-10-07T15:44:00Z" w:initials="RVM">
    <w:p w14:paraId="1E812954" w14:textId="484F8BEE" w:rsidR="00C945C4" w:rsidRDefault="00C945C4">
      <w:pPr>
        <w:pStyle w:val="CommentText"/>
      </w:pPr>
      <w:r>
        <w:rPr>
          <w:rStyle w:val="CommentReference"/>
        </w:rPr>
        <w:annotationRef/>
      </w:r>
      <w:r>
        <w:t>They were! It was a single PCA</w:t>
      </w:r>
      <w:r>
        <w:t>…</w:t>
      </w:r>
    </w:p>
  </w:comment>
  <w:comment w:id="236" w:author="Michael Cramer" w:date="2019-10-06T20:11:00Z" w:initials="MC">
    <w:p w14:paraId="3D93755E" w14:textId="0E76DB81" w:rsidR="00C945C4" w:rsidRDefault="00C945C4">
      <w:pPr>
        <w:pStyle w:val="CommentText"/>
      </w:pPr>
      <w:r>
        <w:rPr>
          <w:rStyle w:val="CommentReference"/>
        </w:rPr>
        <w:annotationRef/>
      </w:r>
      <w:r>
        <w:t xml:space="preserve">Is the standard not to </w:t>
      </w:r>
      <w:r>
        <w:t>“</w:t>
      </w:r>
      <w:r>
        <w:t>scale</w:t>
      </w:r>
      <w:r>
        <w:t>”</w:t>
      </w:r>
      <w:r>
        <w:t xml:space="preserve"> the variables for PCA anyway?</w:t>
      </w:r>
    </w:p>
  </w:comment>
  <w:comment w:id="237" w:author="Ruan Van Mazijk" w:date="2019-10-07T11:59:00Z" w:initials="RVM">
    <w:p w14:paraId="4E6C485B" w14:textId="2B0CE332" w:rsidR="00C945C4" w:rsidRDefault="00C945C4">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2" w:author="Michael Cramer" w:date="2019-10-06T20:14:00Z" w:initials="MC">
    <w:p w14:paraId="3D6DE780" w14:textId="23464106" w:rsidR="00C945C4" w:rsidRDefault="00C945C4">
      <w:pPr>
        <w:pStyle w:val="CommentText"/>
      </w:pPr>
      <w:r>
        <w:rPr>
          <w:rStyle w:val="CommentReference"/>
        </w:rPr>
        <w:annotationRef/>
      </w:r>
      <w:r>
        <w:t>Assessed how, from linear models? AIC on quadratic?</w:t>
      </w:r>
    </w:p>
  </w:comment>
  <w:comment w:id="338" w:author="Michael Cramer" w:date="2019-10-06T20:36:00Z" w:initials="MC">
    <w:p w14:paraId="5DD3B38B" w14:textId="6628E301" w:rsidR="00C945C4" w:rsidRDefault="00C945C4">
      <w:pPr>
        <w:pStyle w:val="CommentText"/>
      </w:pPr>
      <w:r>
        <w:rPr>
          <w:rStyle w:val="CommentReference"/>
        </w:rPr>
        <w:annotationRef/>
      </w:r>
      <w:r>
        <w:t>Terrible. Try NOT to obfuscate.</w:t>
      </w:r>
    </w:p>
  </w:comment>
  <w:comment w:id="354" w:author="Michael Cramer" w:date="2019-10-06T20:37:00Z" w:initials="MC">
    <w:p w14:paraId="5A24EFAC" w14:textId="3D3CF8A2" w:rsidR="00C945C4" w:rsidRDefault="00C945C4">
      <w:pPr>
        <w:pStyle w:val="CommentText"/>
      </w:pPr>
      <w:r>
        <w:rPr>
          <w:rStyle w:val="CommentReference"/>
        </w:rPr>
        <w:annotationRef/>
      </w:r>
      <w:r>
        <w:t>What does mean?</w:t>
      </w:r>
    </w:p>
  </w:comment>
  <w:comment w:id="356" w:author="Michael Cramer" w:date="2019-10-06T20:38:00Z" w:initials="MC">
    <w:p w14:paraId="566CA980" w14:textId="5CB9C729" w:rsidR="00C945C4" w:rsidRDefault="00C945C4">
      <w:pPr>
        <w:pStyle w:val="CommentText"/>
      </w:pPr>
      <w:r>
        <w:rPr>
          <w:rStyle w:val="CommentReference"/>
        </w:rPr>
        <w:annotationRef/>
      </w:r>
      <w:r>
        <w:t xml:space="preserve">What do you mean by </w:t>
      </w:r>
      <w:r>
        <w:t>“</w:t>
      </w:r>
      <w:r>
        <w:t>accounting..</w:t>
      </w:r>
      <w:r>
        <w:t>”</w:t>
      </w:r>
      <w:r>
        <w:t>?</w:t>
      </w:r>
    </w:p>
  </w:comment>
  <w:comment w:id="357" w:author="Michael Cramer" w:date="2019-10-06T20:38:00Z" w:initials="MC">
    <w:p w14:paraId="2893FBB3" w14:textId="348DA3DA" w:rsidR="00C945C4" w:rsidRDefault="00C945C4">
      <w:pPr>
        <w:pStyle w:val="CommentText"/>
      </w:pPr>
      <w:r>
        <w:rPr>
          <w:rStyle w:val="CommentReference"/>
        </w:rPr>
        <w:annotationRef/>
      </w:r>
      <w:r>
        <w:t>Why are figure numbers out of sequence</w:t>
      </w:r>
    </w:p>
  </w:comment>
  <w:comment w:id="358" w:author="Ruan Van Mazijk" w:date="2019-10-07T13:03:00Z" w:initials="RVM">
    <w:p w14:paraId="75F21EE5" w14:textId="180760F9" w:rsidR="00C945C4" w:rsidRDefault="00C945C4">
      <w:pPr>
        <w:pStyle w:val="CommentText"/>
      </w:pPr>
      <w:r>
        <w:rPr>
          <w:rStyle w:val="CommentReference"/>
        </w:rPr>
        <w:annotationRef/>
      </w:r>
      <w:r>
        <w:t>I will renumber them once the text is finalised</w:t>
      </w:r>
    </w:p>
  </w:comment>
  <w:comment w:id="447" w:author="Michael Cramer" w:date="2019-10-06T20:47:00Z" w:initials="MC">
    <w:p w14:paraId="0C74E9A1" w14:textId="177BD42E" w:rsidR="00C945C4" w:rsidRDefault="00C945C4">
      <w:pPr>
        <w:pStyle w:val="CommentText"/>
      </w:pPr>
      <w:r>
        <w:rPr>
          <w:rStyle w:val="CommentReference"/>
        </w:rPr>
        <w:annotationRef/>
      </w:r>
      <w:r>
        <w:t>Rather tortuous</w:t>
      </w:r>
    </w:p>
  </w:comment>
  <w:comment w:id="459" w:author="Michael Cramer" w:date="2019-10-06T20:47:00Z" w:initials="MC">
    <w:p w14:paraId="4773E9DB" w14:textId="77777777" w:rsidR="00C945C4" w:rsidRDefault="00C945C4" w:rsidP="00B14A5F">
      <w:pPr>
        <w:pStyle w:val="CommentText"/>
      </w:pPr>
      <w:r>
        <w:rPr>
          <w:rStyle w:val="CommentReference"/>
        </w:rPr>
        <w:annotationRef/>
      </w:r>
      <w:r>
        <w:t>Rather tortuous</w:t>
      </w:r>
    </w:p>
  </w:comment>
  <w:comment w:id="463" w:author="Michael Cramer" w:date="2019-10-06T20:51:00Z" w:initials="MC">
    <w:p w14:paraId="3347315C" w14:textId="77777777" w:rsidR="00C945C4" w:rsidRDefault="00C945C4" w:rsidP="00B9531E">
      <w:pPr>
        <w:pStyle w:val="CommentText"/>
      </w:pPr>
      <w:r>
        <w:rPr>
          <w:rStyle w:val="CommentReference"/>
        </w:rPr>
        <w:annotationRef/>
      </w:r>
      <w:r>
        <w:t>I cant judge whether this is large or small!</w:t>
      </w:r>
    </w:p>
  </w:comment>
  <w:comment w:id="464" w:author="Michael Cramer" w:date="2019-10-06T20:51:00Z" w:initials="MC">
    <w:p w14:paraId="4D3D6DA3" w14:textId="77777777" w:rsidR="00C945C4" w:rsidRDefault="00C945C4" w:rsidP="00B9531E">
      <w:pPr>
        <w:pStyle w:val="CommentText"/>
      </w:pPr>
      <w:r>
        <w:rPr>
          <w:rStyle w:val="CommentReference"/>
        </w:rPr>
        <w:annotationRef/>
      </w:r>
      <w:r>
        <w:t>So you are saying about 8%?</w:t>
      </w:r>
    </w:p>
  </w:comment>
  <w:comment w:id="465" w:author="Ruan Van Mazijk" w:date="2019-10-08T09:24:00Z" w:initials="RVM">
    <w:p w14:paraId="48A3F08A" w14:textId="77777777" w:rsidR="00C945C4" w:rsidRDefault="00C945C4" w:rsidP="00B9531E">
      <w:pPr>
        <w:pStyle w:val="CommentText"/>
      </w:pPr>
      <w:r>
        <w:rPr>
          <w:rStyle w:val="CommentReference"/>
        </w:rPr>
        <w:annotationRef/>
      </w:r>
      <w:r>
        <w:t>I suppose so!</w:t>
      </w:r>
    </w:p>
  </w:comment>
  <w:comment w:id="466" w:author="Michael Cramer" w:date="2019-10-06T20:52:00Z" w:initials="MC">
    <w:p w14:paraId="544FAE4E" w14:textId="77777777" w:rsidR="00C945C4" w:rsidRDefault="00C945C4" w:rsidP="00B9531E">
      <w:pPr>
        <w:pStyle w:val="CommentText"/>
      </w:pPr>
      <w:r>
        <w:rPr>
          <w:rStyle w:val="CommentReference"/>
        </w:rPr>
        <w:annotationRef/>
      </w:r>
      <w:r>
        <w:t>Why is this SD?</w:t>
      </w:r>
    </w:p>
  </w:comment>
  <w:comment w:id="467" w:author="Ruan Van Mazijk" w:date="2019-10-08T09:24:00Z" w:initials="RVM">
    <w:p w14:paraId="0FDECDD1" w14:textId="77777777" w:rsidR="00C945C4" w:rsidRDefault="00C945C4" w:rsidP="00B9531E">
      <w:pPr>
        <w:pStyle w:val="CommentText"/>
      </w:pPr>
      <w:r>
        <w:rPr>
          <w:rStyle w:val="CommentReference"/>
        </w:rPr>
        <w:annotationRef/>
      </w:r>
      <w:r>
        <w:t>Should it be the variance rather?</w:t>
      </w:r>
    </w:p>
  </w:comment>
  <w:comment w:id="480" w:author="Michael Cramer" w:date="2019-10-06T20:51:00Z" w:initials="MC">
    <w:p w14:paraId="12EFE4D6" w14:textId="6111FF05" w:rsidR="00C945C4" w:rsidRDefault="00C945C4">
      <w:pPr>
        <w:pStyle w:val="CommentText"/>
      </w:pPr>
      <w:r>
        <w:rPr>
          <w:rStyle w:val="CommentReference"/>
        </w:rPr>
        <w:annotationRef/>
      </w:r>
      <w:r>
        <w:t>I cant judge whether this is large or small!</w:t>
      </w:r>
    </w:p>
  </w:comment>
  <w:comment w:id="481" w:author="Michael Cramer" w:date="2019-10-06T20:51:00Z" w:initials="MC">
    <w:p w14:paraId="4D4FAF97" w14:textId="0759567A" w:rsidR="00C945C4" w:rsidRDefault="00C945C4">
      <w:pPr>
        <w:pStyle w:val="CommentText"/>
      </w:pPr>
      <w:r>
        <w:rPr>
          <w:rStyle w:val="CommentReference"/>
        </w:rPr>
        <w:annotationRef/>
      </w:r>
      <w:r>
        <w:t>So you are saying about 8%?</w:t>
      </w:r>
    </w:p>
  </w:comment>
  <w:comment w:id="482" w:author="Ruan Van Mazijk" w:date="2019-10-08T09:24:00Z" w:initials="RVM">
    <w:p w14:paraId="7A8F071C" w14:textId="7DBB54C3" w:rsidR="00C945C4" w:rsidRDefault="00C945C4">
      <w:pPr>
        <w:pStyle w:val="CommentText"/>
      </w:pPr>
      <w:r>
        <w:rPr>
          <w:rStyle w:val="CommentReference"/>
        </w:rPr>
        <w:annotationRef/>
      </w:r>
      <w:r>
        <w:t>I suppose so!</w:t>
      </w:r>
    </w:p>
  </w:comment>
  <w:comment w:id="483" w:author="Michael Cramer" w:date="2019-10-06T20:52:00Z" w:initials="MC">
    <w:p w14:paraId="2A600B95" w14:textId="27806176" w:rsidR="00C945C4" w:rsidRDefault="00C945C4">
      <w:pPr>
        <w:pStyle w:val="CommentText"/>
      </w:pPr>
      <w:r>
        <w:rPr>
          <w:rStyle w:val="CommentReference"/>
        </w:rPr>
        <w:annotationRef/>
      </w:r>
      <w:r>
        <w:t>Why is this SD?</w:t>
      </w:r>
    </w:p>
  </w:comment>
  <w:comment w:id="484" w:author="Ruan Van Mazijk" w:date="2019-10-08T09:24:00Z" w:initials="RVM">
    <w:p w14:paraId="635176CD" w14:textId="490E5969" w:rsidR="00C945C4" w:rsidRDefault="00C945C4">
      <w:pPr>
        <w:pStyle w:val="CommentText"/>
      </w:pPr>
      <w:r>
        <w:rPr>
          <w:rStyle w:val="CommentReference"/>
        </w:rPr>
        <w:annotationRef/>
      </w:r>
      <w:r>
        <w:t>Should it be the variance rather?</w:t>
      </w:r>
    </w:p>
  </w:comment>
  <w:comment w:id="831" w:author="Michael Cramer" w:date="2019-10-07T09:57:00Z" w:initials="MC">
    <w:p w14:paraId="32441E3C" w14:textId="1DE1A04C" w:rsidR="00C945C4" w:rsidRDefault="00C945C4">
      <w:pPr>
        <w:pStyle w:val="CommentText"/>
      </w:pPr>
      <w:r>
        <w:rPr>
          <w:rStyle w:val="CommentReference"/>
        </w:rPr>
        <w:annotationRef/>
      </w:r>
      <w:r>
        <w:t>Supplementary information</w:t>
      </w:r>
    </w:p>
  </w:comment>
  <w:comment w:id="997" w:author="Michael Cramer" w:date="2019-10-07T10:02:00Z" w:initials="MC">
    <w:p w14:paraId="4937B472" w14:textId="0312FCE7" w:rsidR="00C945C4" w:rsidRDefault="00C945C4" w:rsidP="006F5A52">
      <w:pPr>
        <w:pStyle w:val="CommentText"/>
      </w:pPr>
      <w:r>
        <w:rPr>
          <w:rStyle w:val="CommentReference"/>
        </w:rPr>
        <w:annotationRef/>
      </w:r>
      <w:r>
        <w:t>Should these be normalized for the total number of QDS or HDS?</w:t>
      </w:r>
    </w:p>
  </w:comment>
  <w:comment w:id="998" w:author="Ruan Van Mazijk" w:date="2019-10-07T12:19:00Z" w:initials="RVM">
    <w:p w14:paraId="77A93CC5" w14:textId="3A13C47F" w:rsidR="00C945C4" w:rsidRDefault="00C945C4">
      <w:pPr>
        <w:pStyle w:val="CommentText"/>
      </w:pPr>
      <w:r>
        <w:rPr>
          <w:rStyle w:val="CommentReference"/>
        </w:rPr>
        <w:annotationRef/>
      </w:r>
      <w:r>
        <w:t>Note sure what you mean?</w:t>
      </w:r>
    </w:p>
  </w:comment>
  <w:comment w:id="1245" w:author="Michael Cramer" w:date="2019-10-07T09:57:00Z" w:initials="MC">
    <w:p w14:paraId="5682CC05" w14:textId="77777777" w:rsidR="00C945C4" w:rsidRDefault="00C945C4"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24B12C" w14:textId="77777777" w:rsidR="009D2ABE" w:rsidRDefault="009D2ABE">
      <w:pPr>
        <w:spacing w:after="0"/>
      </w:pPr>
      <w:r>
        <w:separator/>
      </w:r>
    </w:p>
  </w:endnote>
  <w:endnote w:type="continuationSeparator" w:id="0">
    <w:p w14:paraId="5771730D" w14:textId="77777777" w:rsidR="009D2ABE" w:rsidRDefault="009D2ABE">
      <w:pPr>
        <w:spacing w:after="0"/>
      </w:pPr>
      <w:r>
        <w:continuationSeparator/>
      </w:r>
    </w:p>
  </w:endnote>
  <w:endnote w:type="continuationNotice" w:id="1">
    <w:p w14:paraId="5A90B84A" w14:textId="77777777" w:rsidR="009D2ABE" w:rsidRDefault="009D2AB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C945C4" w:rsidRDefault="00C945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C945C4" w:rsidRDefault="00C94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A3A29C" w14:textId="77777777" w:rsidR="009D2ABE" w:rsidRDefault="009D2ABE">
      <w:r>
        <w:separator/>
      </w:r>
    </w:p>
  </w:footnote>
  <w:footnote w:type="continuationSeparator" w:id="0">
    <w:p w14:paraId="1E7A8EEA" w14:textId="77777777" w:rsidR="009D2ABE" w:rsidRDefault="009D2ABE">
      <w:r>
        <w:continuationSeparator/>
      </w:r>
    </w:p>
  </w:footnote>
  <w:footnote w:type="continuationNotice" w:id="1">
    <w:p w14:paraId="7058B96B" w14:textId="77777777" w:rsidR="009D2ABE" w:rsidRDefault="009D2AB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12B"/>
    <w:rsid w:val="000962CB"/>
    <w:rsid w:val="000965D5"/>
    <w:rsid w:val="0009756C"/>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1F"/>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4D39"/>
    <w:rsid w:val="00137BA5"/>
    <w:rsid w:val="001405E1"/>
    <w:rsid w:val="00142208"/>
    <w:rsid w:val="0014323A"/>
    <w:rsid w:val="001434FE"/>
    <w:rsid w:val="00144519"/>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1C9"/>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4D4"/>
    <w:rsid w:val="002626CC"/>
    <w:rsid w:val="00262EF2"/>
    <w:rsid w:val="00267348"/>
    <w:rsid w:val="00270A25"/>
    <w:rsid w:val="00270B4B"/>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2EA6"/>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780"/>
    <w:rsid w:val="003C7B0D"/>
    <w:rsid w:val="003D2C85"/>
    <w:rsid w:val="003D3654"/>
    <w:rsid w:val="003D414F"/>
    <w:rsid w:val="003D61EB"/>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1FDE"/>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3ACA"/>
    <w:rsid w:val="0057611C"/>
    <w:rsid w:val="00576C2F"/>
    <w:rsid w:val="00581125"/>
    <w:rsid w:val="00581450"/>
    <w:rsid w:val="00582CFA"/>
    <w:rsid w:val="00583EAA"/>
    <w:rsid w:val="005845A2"/>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75990"/>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5DC3"/>
    <w:rsid w:val="00715F59"/>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0B87"/>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33E4"/>
    <w:rsid w:val="008C453E"/>
    <w:rsid w:val="008C61EA"/>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2ABE"/>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644F"/>
    <w:rsid w:val="00AD6510"/>
    <w:rsid w:val="00AD6B4B"/>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3C4"/>
    <w:rsid w:val="00B86B75"/>
    <w:rsid w:val="00B86F31"/>
    <w:rsid w:val="00B90487"/>
    <w:rsid w:val="00B91619"/>
    <w:rsid w:val="00B918A8"/>
    <w:rsid w:val="00B91EB3"/>
    <w:rsid w:val="00B92C82"/>
    <w:rsid w:val="00B94618"/>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CF0"/>
    <w:rsid w:val="00C82125"/>
    <w:rsid w:val="00C82F98"/>
    <w:rsid w:val="00C83A82"/>
    <w:rsid w:val="00C85460"/>
    <w:rsid w:val="00C87747"/>
    <w:rsid w:val="00C877D5"/>
    <w:rsid w:val="00C9106C"/>
    <w:rsid w:val="00C93FEA"/>
    <w:rsid w:val="00C945C4"/>
    <w:rsid w:val="00C964C6"/>
    <w:rsid w:val="00C97C12"/>
    <w:rsid w:val="00CA03AC"/>
    <w:rsid w:val="00CA0D48"/>
    <w:rsid w:val="00CA2A08"/>
    <w:rsid w:val="00CA485B"/>
    <w:rsid w:val="00CA4E84"/>
    <w:rsid w:val="00CA7709"/>
    <w:rsid w:val="00CB0067"/>
    <w:rsid w:val="00CB06B0"/>
    <w:rsid w:val="00CB28CA"/>
    <w:rsid w:val="00CB3833"/>
    <w:rsid w:val="00CB7719"/>
    <w:rsid w:val="00CC0323"/>
    <w:rsid w:val="00CC2706"/>
    <w:rsid w:val="00CC3BF9"/>
    <w:rsid w:val="00CC4049"/>
    <w:rsid w:val="00CC4536"/>
    <w:rsid w:val="00CC531D"/>
    <w:rsid w:val="00CD04A6"/>
    <w:rsid w:val="00CD22B0"/>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0939"/>
    <w:rsid w:val="00D91165"/>
    <w:rsid w:val="00D9131F"/>
    <w:rsid w:val="00D91644"/>
    <w:rsid w:val="00D924AA"/>
    <w:rsid w:val="00D9295F"/>
    <w:rsid w:val="00D946BB"/>
    <w:rsid w:val="00D96013"/>
    <w:rsid w:val="00D96D52"/>
    <w:rsid w:val="00DA5533"/>
    <w:rsid w:val="00DA5915"/>
    <w:rsid w:val="00DA5F4B"/>
    <w:rsid w:val="00DA63E6"/>
    <w:rsid w:val="00DA6C74"/>
    <w:rsid w:val="00DA765C"/>
    <w:rsid w:val="00DA79C7"/>
    <w:rsid w:val="00DB163B"/>
    <w:rsid w:val="00DB23A2"/>
    <w:rsid w:val="00DB3FDF"/>
    <w:rsid w:val="00DB5CEC"/>
    <w:rsid w:val="00DC051C"/>
    <w:rsid w:val="00DC0A04"/>
    <w:rsid w:val="00DC0AFC"/>
    <w:rsid w:val="00DC17CC"/>
    <w:rsid w:val="00DC3399"/>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D672F"/>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62017-8FC6-474B-8A97-761AEF65B7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6</TotalTime>
  <Pages>23</Pages>
  <Words>13918</Words>
  <Characters>80170</Characters>
  <Application>Microsoft Office Word</Application>
  <DocSecurity>0</DocSecurity>
  <Lines>1864</Lines>
  <Paragraphs>75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333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62</cp:revision>
  <cp:lastPrinted>2019-10-10T18:13:00Z</cp:lastPrinted>
  <dcterms:created xsi:type="dcterms:W3CDTF">2019-08-22T15:09:00Z</dcterms:created>
  <dcterms:modified xsi:type="dcterms:W3CDTF">2019-10-2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